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4B51ADF8" w:rsidR="00C07284" w:rsidRPr="00C07284" w:rsidRDefault="001E5656" w:rsidP="00C07284">
      <w:pPr>
        <w:rPr>
          <w:b/>
        </w:rPr>
      </w:pPr>
      <w:r>
        <w:rPr>
          <w:b/>
        </w:rPr>
        <w:t>Comparing metrics of species distribution change across spatial scales with spatiotemporal models</w:t>
      </w:r>
    </w:p>
    <w:p w14:paraId="1528C327" w14:textId="19269E18" w:rsidR="00626DCC" w:rsidRDefault="00626DCC"/>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w:t>
      </w:r>
      <w:proofErr w:type="spellStart"/>
      <w:r w:rsidRPr="004325B0">
        <w:rPr>
          <w:lang w:val="en"/>
        </w:rPr>
        <w:t>Montlake</w:t>
      </w:r>
      <w:proofErr w:type="spellEnd"/>
      <w:r w:rsidRPr="004325B0">
        <w:rPr>
          <w:lang w:val="en"/>
        </w:rPr>
        <w:t xml:space="preserv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7" w:history="1">
        <w:r w:rsidRPr="004325B0">
          <w:rPr>
            <w:rStyle w:val="Hyperlink"/>
            <w:lang w:val="en"/>
          </w:rPr>
          <w:t>lewis.barnett@noaa.gov</w:t>
        </w:r>
      </w:hyperlink>
      <w:r w:rsidRPr="004325B0">
        <w:rPr>
          <w:lang w:val="en"/>
        </w:rPr>
        <w:t xml:space="preserve"> </w:t>
      </w:r>
      <w:r w:rsidR="00F11C3A">
        <w:rPr>
          <w:b/>
        </w:rPr>
        <w:br w:type="page"/>
      </w:r>
    </w:p>
    <w:p w14:paraId="7A21F947" w14:textId="150B029A" w:rsidR="00F74DB4" w:rsidRPr="00E07E0C" w:rsidRDefault="00F74DB4" w:rsidP="00F74DB4">
      <w:pPr>
        <w:spacing w:after="120" w:line="259" w:lineRule="auto"/>
      </w:pPr>
      <w:r>
        <w:rPr>
          <w:b/>
        </w:rPr>
        <w:lastRenderedPageBreak/>
        <w:t>Abstract</w:t>
      </w:r>
    </w:p>
    <w:p w14:paraId="528A25CD" w14:textId="26E539A8" w:rsidR="00856D17" w:rsidRPr="00856D17" w:rsidRDefault="00856D17" w:rsidP="00856D17">
      <w:pPr>
        <w:spacing w:after="160" w:line="259" w:lineRule="auto"/>
      </w:pPr>
      <w:r w:rsidRPr="00856D17">
        <w:t xml:space="preserve">Species distribution models and environmental niche models to understand how species change over space and time have evolved rapidly over the last decade, and these approaches have seen wide use in applications to plants, terrestrial species, and marine fishes. In addition to the advances in modeling approaches, a number of summary statistics have been developed to quantify and communicate spatial change over the entire range of a species, including the center of gravity, area occupied, and extremes of the range where the species occurs. A limitation in all of these metrics is that change may not be heterogeneous. In this paper, we develop a new modeling approach to explicitly estimate a spatial trend, alongside spatial (temporally constant) and spatiotemporal (time varying, random) components. To demonstrate the utility of this new approach, we focus on the application of this model to a community of well studied marine fish species on the west coast of the USA (19 species, representing a wide range of presence-absence and densities). Conventional model selection techniques suggests that the use of the model explicitly accounting for a spatial trend is justified in 17 </w:t>
      </w:r>
      <w:r>
        <w:t>of</w:t>
      </w:r>
      <w:r w:rsidRPr="00856D17">
        <w:t xml:space="preserve"> 19 cases. In addition to making better predictions, we illustrate how estimated spatial fields (trend, intercept) from the spatial trend model can be used to classify regions within the species range where change is relatively homogenous. Using cluster analysis to identify regions, most species in our analysis support 2 or 3 regions. Conventional summary statistics, such as center of gravity, can then be calculated on each region, illustrating that change is more nuanced than what is expressed via global metrics. Using </w:t>
      </w:r>
      <w:proofErr w:type="spellStart"/>
      <w:r w:rsidRPr="00856D17">
        <w:t>arrowtooth</w:t>
      </w:r>
      <w:proofErr w:type="spellEnd"/>
      <w:r w:rsidRPr="00856D17">
        <w:t xml:space="preserve"> flounder as an example, change in the global center of gravity (decreasing) is driven by an increasing trend in the central region and decrease in density in the northern region. </w:t>
      </w:r>
    </w:p>
    <w:p w14:paraId="336AAB5B" w14:textId="04D7413B" w:rsidR="00597FE6" w:rsidRDefault="00597FE6">
      <w:pPr>
        <w:spacing w:after="160" w:line="259" w:lineRule="auto"/>
        <w:rPr>
          <w:b/>
        </w:rPr>
      </w:pPr>
    </w:p>
    <w:p w14:paraId="38BE446B" w14:textId="3DDA7780" w:rsidR="00F74DB4" w:rsidRDefault="00597FE6">
      <w:pPr>
        <w:spacing w:after="160" w:line="259"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89470C">
      <w:pPr>
        <w:spacing w:after="120" w:line="259" w:lineRule="auto"/>
        <w:rPr>
          <w:b/>
        </w:rPr>
      </w:pPr>
      <w:r>
        <w:rPr>
          <w:b/>
        </w:rPr>
        <w:lastRenderedPageBreak/>
        <w:t>Introduction</w:t>
      </w:r>
    </w:p>
    <w:p w14:paraId="12FA54C0" w14:textId="1085172B" w:rsidR="0089470C" w:rsidRDefault="0089470C" w:rsidP="00D766A8">
      <w:pPr>
        <w:spacing w:after="120" w:line="259" w:lineRule="auto"/>
      </w:pPr>
      <w:r>
        <w:t xml:space="preserve">In the fields of natural resource conservation, management and global change biology,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Hitch and Leberg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89470C">
      <w:pPr>
        <w:spacing w:after="120" w:line="259"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5379EB16" w:rsidR="0089470C" w:rsidRDefault="0089470C" w:rsidP="0089470C">
      <w:pPr>
        <w:spacing w:after="120" w:line="259"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44347D">
        <w:instrText xml:space="preserve"> ADDIN ZOTERO_ITEM CSL_CITATION {"citationID":"STv7yh1x","properties":{"formattedCitation":"(Nicholson and Jennings 2004, Harvey et al. 2018)","plainCitation":"(Nicholson and Jennings 2004, Harvey et al. 2018)","noteIndex":0},"citationItems":[{"id":"6k6W77QB/phjcrlJn","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6k6W77QB/FUeEEb36","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44347D">
        <w:instrText xml:space="preserve"> ADDIN ZOTERO_ITEM CSL_CITATION {"citationID":"lLZdXdsq","properties":{"formattedCitation":"(Stock et al. 2019)","plainCitation":"(Stock et al. 2019)","noteIndex":0},"citationItems":[{"id":"6k6W77QB/MLIWwokO","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44347D">
        <w:instrText xml:space="preserve"> ADDIN ZOTERO_ITEM CSL_CITATION {"citationID":"6ewOWxZc","properties":{"formattedCitation":"(Link et al. 2002)","plainCitation":"(Link et al. 2002)","noteIndex":0},"citationItems":[{"id":"6k6W77QB/Xgicl0ro","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32A9118B" w:rsidR="0089470C" w:rsidRDefault="0089470C" w:rsidP="0089470C">
      <w:pPr>
        <w:spacing w:after="120" w:line="259" w:lineRule="auto"/>
        <w:ind w:firstLine="720"/>
      </w:pPr>
      <w:r>
        <w:t xml:space="preserve">Techniques for estimating how fish populations vary over space and time have evolved rapidly over the last 5 years. The largest methodological changes have been advances in spatiotemporal modeling that have modeled space continuously and explicitly accounted for </w:t>
      </w:r>
      <w:r>
        <w:lastRenderedPageBreak/>
        <w:t xml:space="preserve">spatial autocorrelation between spatially-referenced observations that are proximate in both space and time </w:t>
      </w:r>
      <w:r>
        <w:fldChar w:fldCharType="begin"/>
      </w:r>
      <w:r w:rsidR="0044347D">
        <w:instrText xml:space="preserve"> ADDIN ZOTERO_ITEM CSL_CITATION {"citationID":"GMdtHpIy","properties":{"formattedCitation":"(Shelton et al. 2014, Thorson et al. 2015)","plainCitation":"(Shelton et al. 2014, Thorson et al. 2015)","noteIndex":0},"citationItems":[{"id":"6k6W77QB/ejZVETY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707973">
        <w:t>having many places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44347D">
        <w:instrText xml:space="preserve"> ADDIN ZOTERO_ITEM CSL_CITATION {"citationID":"PhGIUYby","properties":{"formattedCitation":"(Chen et al. 2004)","plainCitation":"(Chen et al. 2004)","noteIndex":0},"citationItems":[{"id":"6k6W77QB/ByjH84IA","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r w:rsidR="0044347D">
        <w:instrText xml:space="preserve"> ADDIN ZOTERO_ITEM CSL_CITATION {"citationID":"m4MfTsKu","properties":{"formattedCitation":"(Thorson 2019b)","plainCitation":"(Thorson 2019b)","noteIndex":0},"citationItems":[{"id":"6k6W77QB/4l9Vnz29","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44347D">
        <w:instrText xml:space="preserve"> ADDIN ZOTERO_ITEM CSL_CITATION {"citationID":"FmQijs6a","properties":{"formattedCitation":"(Thorson et al. 2016)","plainCitation":"(Thorson et al. 2016)","noteIndex":0},"citationItems":[{"id":"6k6W77QB/CLJaMUcJ","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334DDEC5" w:rsidR="0089470C" w:rsidRDefault="0089470C" w:rsidP="00D766A8">
      <w:pPr>
        <w:spacing w:after="120" w:line="259"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44347D">
        <w:instrText xml:space="preserve"> ADDIN ZOTERO_ITEM CSL_CITATION {"citationID":"v5MYhubN","properties":{"formattedCitation":"(Thorson et al. 2015)","plainCitation":"(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44347D">
        <w:instrText xml:space="preserve"> ADDIN ZOTERO_ITEM CSL_CITATION {"citationID":"bxqakZ4K","properties":{"formattedCitation":"(Latimer et al. 2009, Shelton et al. 2014)","plainCitation":"(Latimer et al. 2009, Shelton et al. 2014)","noteIndex":0},"citationItems":[{"id":"6k6W77QB/DI6oCECd","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6k6W77QB/ejZVETY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incorporation of covariates such as depth </w:t>
      </w:r>
      <w:r>
        <w:fldChar w:fldCharType="begin"/>
      </w:r>
      <w:r w:rsidR="0044347D">
        <w:instrText xml:space="preserve"> ADDIN ZOTERO_ITEM CSL_CITATION {"citationID":"xY5MmH62","properties":{"formattedCitation":"(Johnson et al. 2019)","plainCitation":"(Johnson et al. 2019)","noteIndex":0},"citationItems":[{"id":"6k6W77QB/JCnyLDto","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44347D">
        <w:instrText xml:space="preserve"> ADDIN ZOTERO_ITEM CSL_CITATION {"citationID":"JH61sSur","properties":{"formattedCitation":"(Anderson and Ward 2019)","plainCitation":"(Anderson and Ward 2019)","noteIndex":0},"citationItems":[{"id":"6k6W77QB/Du4ma1V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46D7473B" w:rsidR="0089470C" w:rsidRDefault="0089470C" w:rsidP="0067570C">
      <w:pPr>
        <w:spacing w:after="120" w:line="259"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r w:rsidRPr="00166AA7">
        <w:rPr>
          <w:b/>
        </w:rPr>
        <w:t>Methods</w:t>
      </w:r>
    </w:p>
    <w:p w14:paraId="5D98CA3C" w14:textId="1EA4B8FF" w:rsidR="00216F6D" w:rsidRPr="009F6418" w:rsidRDefault="00216F6D" w:rsidP="009F6418">
      <w:pPr>
        <w:spacing w:after="120"/>
        <w:rPr>
          <w:i/>
        </w:rPr>
      </w:pPr>
      <w:r w:rsidRPr="00216F6D">
        <w:rPr>
          <w:i/>
        </w:rPr>
        <w:t>Spatial GLMM Overview</w:t>
      </w:r>
    </w:p>
    <w:p w14:paraId="3A6DD311" w14:textId="66C867D9" w:rsidR="00CB4A97" w:rsidRPr="002D6DFC" w:rsidRDefault="002D09CF" w:rsidP="00D766A8">
      <w:pPr>
        <w:spacing w:after="120"/>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lastRenderedPageBreak/>
        <w:t xml:space="preserve">Examples include applications to Gaussian predictive process models </w:t>
      </w:r>
      <w:r w:rsidR="00045217">
        <w:fldChar w:fldCharType="begin"/>
      </w:r>
      <w:r w:rsidR="0044347D">
        <w:instrText xml:space="preserve"> ADDIN ZOTERO_ITEM CSL_CITATION {"citationID":"iB4vWtb8","properties":{"formattedCitation":"(Shelton et al. 2014, Thorson et al. 2015, Anderson and Ward 2019)","plainCitation":"(Shelton et al. 2014, Thorson et al. 2015, Anderson and Ward 2019)","noteIndex":0},"citationItems":[{"id":"6k6W77QB/ejZVETY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6k6W77QB/Du4ma1V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44347D">
        <w:instrText xml:space="preserve"> ADDIN ZOTERO_ITEM CSL_CITATION {"citationID":"eTopNSVm","properties":{"formattedCitation":"(INLA; Rue et al. 2009, Ruiz-C\\uc0\\u225{}rdenas et al. 2012)","plainCitation":"(INLA; Rue et al. 2009, Ruiz-Cárdenas et al. 2012)","noteIndex":0},"citationItems":[{"id":"6k6W77QB/Sw9Qfiz5","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6k6W77QB/l0MXFEIU","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44347D">
        <w:instrText xml:space="preserve"> ADDIN ZOTERO_ITEM CSL_CITATION {"citationID":"JvQteIYR","properties":{"formattedCitation":"(Thorson and Barnett 2017)","plainCitation":"(Thorson and Barnett 2017)","noteIndex":0},"citationItems":[{"id":"6k6W77QB/GWYgqDsh","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7F4FA9B6"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20EF2813" w:rsidR="002D09CF" w:rsidRPr="002D6DFC" w:rsidRDefault="002D09CF" w:rsidP="009F6418">
      <w:pPr>
        <w:spacing w:after="120"/>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44347D">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6k6W77QB/NE1tTWx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6k6W77QB/Du4ma1V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44347D">
        <w:instrText xml:space="preserve"> ADDIN ZOTERO_ITEM CSL_CITATION {"citationID":"rf6rqP6c","properties":{"formattedCitation":"(e.g., Thorson et al. 2015)","plainCitation":"(e.g., 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44347D">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6k6W77QB/ShIzmLlW","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Anderson et al. In press, Shono 2008)</w:t>
      </w:r>
      <w:r w:rsidR="00045217">
        <w:fldChar w:fldCharType="end"/>
      </w:r>
      <w:r w:rsidR="007730D8">
        <w:t xml:space="preserve">. </w:t>
      </w:r>
    </w:p>
    <w:p w14:paraId="77E7B0B4" w14:textId="3FAA5AFC"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w:t>
      </w:r>
      <w:r w:rsidR="00623C01">
        <w:t xml:space="preserve">Estimates of spatial trends may be derived from spatial and spatiotemporal </w:t>
      </w:r>
      <w:proofErr w:type="gramStart"/>
      <w:r w:rsidR="00623C01">
        <w:t>fields</w:t>
      </w:r>
      <w:proofErr w:type="gramEnd"/>
      <w:r w:rsidR="00623C01">
        <w:t xml:space="preserve"> post-hoc, but doing so results in biases (Fig. S1). </w:t>
      </w:r>
      <w:r w:rsidRPr="002D6DFC">
        <w:t xml:space="preserve">To explicitly account for non-stationary trends in densities, we </w:t>
      </w:r>
      <w:r w:rsidR="0089470C">
        <w:t>extend</w:t>
      </w:r>
      <w:r w:rsidRPr="002D6DFC">
        <w:t xml:space="preserve"> the above framework to include a trend parameter as an additional spatial field. Extending the model above, this becomes </w:t>
      </w:r>
    </w:p>
    <w:p w14:paraId="03C2E8ED" w14:textId="77777777" w:rsidR="00CB4A97" w:rsidRDefault="00CB4A97" w:rsidP="009F6418">
      <w:pPr>
        <w:spacing w:after="120"/>
        <w:rPr>
          <w:rFonts w:eastAsiaTheme="minorEastAsia"/>
        </w:rPr>
      </w:pPr>
    </w:p>
    <w:p w14:paraId="66BADD85" w14:textId="5B58AC9A"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24456555" w14:textId="1CBE7FB7" w:rsidR="002D6DFC" w:rsidRDefault="002D09CF" w:rsidP="009F6418">
      <w:pPr>
        <w:spacing w:after="120"/>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56525B">
        <w:rPr>
          <w:rFonts w:eastAsiaTheme="minorEastAsia"/>
        </w:rPr>
        <w:t xml:space="preserve"> </w:t>
      </w:r>
      <w:r w:rsidR="0089470C">
        <w:rPr>
          <w:rFonts w:eastAsiaTheme="minorEastAsia"/>
        </w:rPr>
        <w:t>This trend 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89470C">
        <w:rPr>
          <w:rFonts w:eastAsiaTheme="minorEastAsia"/>
        </w:rPr>
        <w:t xml:space="preserve">changes through time (Figure 1). </w:t>
      </w:r>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t>Testing the ability to recover spatial trends</w:t>
      </w:r>
    </w:p>
    <w:p w14:paraId="4032B487" w14:textId="0BEF8DA7" w:rsidR="001F7F7D" w:rsidRDefault="00D42716" w:rsidP="00D766A8">
      <w:pPr>
        <w:spacing w:after="120" w:line="259" w:lineRule="auto"/>
      </w:pPr>
      <w:r>
        <w:t>To evaluate our ability to recover an added spatial field representing the trend, we conducted a simulation analysis.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Méthé et al. 2016)</w:t>
      </w:r>
      <w:r w:rsidR="004A4795">
        <w:fldChar w:fldCharType="end"/>
      </w:r>
      <w:r>
        <w:t>, we focused our simulations on understanding how the magnitude of spatiotemporal variation or observation error variation affect our ability to recover the spatial trend</w:t>
      </w:r>
      <w:r w:rsidR="00574E5B">
        <w:t xml:space="preserve"> (details in Table S1)</w:t>
      </w:r>
      <w:r>
        <w:t xml:space="preserve">. The simulations were conducted as follows: for each value of spatiotemporal variation and observation error, we simulated a random spatial field. We then simulated </w:t>
      </w:r>
      <w:r w:rsidR="001F7F7D">
        <w:t xml:space="preserve">a latent </w:t>
      </w:r>
      <w:r>
        <w:lastRenderedPageBreak/>
        <w:t xml:space="preserve">spatiotemporal </w:t>
      </w:r>
      <w:r w:rsidR="001F7F7D">
        <w:t>process</w:t>
      </w:r>
      <w:r>
        <w:t xml:space="preserve"> over 10 time steps, using spatial and spatiotemporal components (modeled as independent</w:t>
      </w:r>
      <w:r w:rsidR="0089470C">
        <w:t xml:space="preserve">ly </w:t>
      </w:r>
      <w:r w:rsidR="00BD2E04">
        <w:t xml:space="preserve">from </w:t>
      </w:r>
      <w:r w:rsidR="0089470C">
        <w:t>year to year</w:t>
      </w:r>
      <w:r>
        <w:t xml:space="preserve">) along with a spatial field representing the temporal trend.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 variance, correlations between predicted and observed values). For each combination of parameter values, we simulated 100 random datasets. Code to replicate this analysis is included in the repository for this project</w:t>
      </w:r>
      <w:r w:rsidR="004A4795">
        <w:t xml:space="preserve"> (</w:t>
      </w:r>
      <w:hyperlink r:id="rId8"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9F6418">
      <w:pPr>
        <w:spacing w:after="120" w:line="259" w:lineRule="auto"/>
        <w:ind w:firstLine="720"/>
      </w:pPr>
    </w:p>
    <w:p w14:paraId="7EAB5927" w14:textId="0A07667C" w:rsidR="00CB4A97" w:rsidRPr="00454BC9" w:rsidRDefault="00CB4A97" w:rsidP="009F6418">
      <w:pPr>
        <w:spacing w:after="120" w:line="259"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1C2EE68A" w:rsidR="009C4CF6" w:rsidRPr="009F6418" w:rsidRDefault="006F0F50" w:rsidP="00D766A8">
      <w:pPr>
        <w:spacing w:after="120"/>
        <w:rPr>
          <w:rFonts w:ascii="Times" w:hAnsi="Times"/>
        </w:rPr>
      </w:pPr>
      <w:r w:rsidRPr="009C4CF6">
        <w:rPr>
          <w:rFonts w:ascii="Times" w:hAnsi="Times"/>
        </w:rPr>
        <w:t xml:space="preserve">As an example, we fit the </w:t>
      </w:r>
      <w:r w:rsidR="00306407">
        <w:rPr>
          <w:rFonts w:ascii="Times" w:hAnsi="Times"/>
        </w:rPr>
        <w:t>spatial-trend model</w:t>
      </w:r>
      <w:r w:rsidRPr="009C4CF6">
        <w:rPr>
          <w:rFonts w:ascii="Times" w:hAnsi="Times"/>
        </w:rPr>
        <w:t xml:space="preserve"> to</w:t>
      </w:r>
      <w:r w:rsidR="00751649" w:rsidRPr="009C4CF6">
        <w:rPr>
          <w:rFonts w:ascii="Times" w:hAnsi="Times"/>
        </w:rPr>
        <w:t xml:space="preserve"> </w:t>
      </w:r>
      <w:proofErr w:type="spellStart"/>
      <w:r w:rsidR="00751649" w:rsidRPr="009C4CF6">
        <w:rPr>
          <w:rFonts w:ascii="Times" w:hAnsi="Times"/>
        </w:rPr>
        <w:t>groundfish</w:t>
      </w:r>
      <w:proofErr w:type="spellEnd"/>
      <w:r w:rsidR="00751649" w:rsidRPr="009C4CF6">
        <w:rPr>
          <w:rFonts w:ascii="Times" w:hAnsi="Times"/>
        </w:rPr>
        <w:t xml:space="preserve"> </w:t>
      </w:r>
      <w:r w:rsidR="0089470C">
        <w:rPr>
          <w:rFonts w:ascii="Times" w:hAnsi="Times"/>
        </w:rPr>
        <w:t>data collected</w:t>
      </w:r>
      <w:r w:rsidR="0089470C" w:rsidRPr="009C4CF6">
        <w:rPr>
          <w:rFonts w:ascii="Times" w:hAnsi="Times"/>
        </w:rPr>
        <w:t xml:space="preserve"> </w:t>
      </w:r>
      <w:r w:rsidRPr="009C4CF6">
        <w:rPr>
          <w:rFonts w:ascii="Times" w:hAnsi="Times"/>
        </w:rPr>
        <w:t xml:space="preserve">from a fishery-independent survey along the US </w:t>
      </w:r>
      <w:r w:rsidR="00860B19">
        <w:rPr>
          <w:rFonts w:ascii="Times" w:hAnsi="Times"/>
        </w:rPr>
        <w:t>W</w:t>
      </w:r>
      <w:r w:rsidRPr="009C4CF6">
        <w:rPr>
          <w:rFonts w:ascii="Times" w:hAnsi="Times"/>
        </w:rPr>
        <w:t xml:space="preserve">est </w:t>
      </w:r>
      <w:r w:rsidR="00860B19">
        <w:rPr>
          <w:rFonts w:ascii="Times" w:hAnsi="Times"/>
        </w:rPr>
        <w:t>C</w:t>
      </w:r>
      <w:r w:rsidRPr="009C4CF6">
        <w:rPr>
          <w:rFonts w:ascii="Times" w:hAnsi="Times"/>
        </w:rPr>
        <w:t>oast</w:t>
      </w:r>
      <w:r w:rsidR="008F53D3" w:rsidRPr="008F53D3">
        <w:rPr>
          <w:rFonts w:ascii="Times" w:hAnsi="Times"/>
        </w:rPr>
        <w:t xml:space="preserve">: the NOAA Fisheries, Northwest Fisheries Science Center, US West Coast </w:t>
      </w:r>
      <w:proofErr w:type="spellStart"/>
      <w:r w:rsidR="008F53D3" w:rsidRPr="008F53D3">
        <w:rPr>
          <w:rFonts w:ascii="Times" w:hAnsi="Times"/>
        </w:rPr>
        <w:t>Groundfish</w:t>
      </w:r>
      <w:proofErr w:type="spellEnd"/>
      <w:r w:rsidR="008F53D3" w:rsidRPr="008F53D3">
        <w:rPr>
          <w:rFonts w:ascii="Times" w:hAnsi="Times"/>
        </w:rPr>
        <w:t xml:space="preserve">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r w:rsidR="005E1879">
        <w:rPr>
          <w:rFonts w:ascii="Times" w:hAnsi="Times"/>
        </w:rPr>
        <w:t xml:space="preserve"> from 2003 to 2018</w:t>
      </w:r>
      <w:r w:rsidR="008F53D3" w:rsidRPr="008F53D3">
        <w:rPr>
          <w:rFonts w:ascii="Times" w:hAnsi="Times"/>
        </w:rPr>
        <w:t>.</w:t>
      </w:r>
      <w:r w:rsidR="008F53D3">
        <w:rPr>
          <w:rFonts w:ascii="Times" w:hAnsi="Times"/>
        </w:rPr>
        <w:t xml:space="preserve"> </w:t>
      </w:r>
      <w:r w:rsidR="009A44C9" w:rsidRPr="009C4CF6">
        <w:rPr>
          <w:rFonts w:ascii="Times" w:hAnsi="Times"/>
        </w:rPr>
        <w:t xml:space="preserve">This survey </w:t>
      </w:r>
      <w:r w:rsidR="00704795" w:rsidRPr="009C4CF6">
        <w:rPr>
          <w:rFonts w:ascii="Times" w:hAnsi="Times"/>
        </w:rPr>
        <w:t>represents an ideal case study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44347D">
        <w:rPr>
          <w:rFonts w:ascii="Times" w:hAnsi="Times"/>
        </w:rPr>
        <w:instrText xml:space="preserve"> ADDIN ZOTERO_ITEM CSL_CITATION {"citationID":"G5T7z80m","properties":{"formattedCitation":"(Thorson et al. 2015)","plainCitation":"(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hyperlink r:id="rId9" w:history="1">
        <w:r w:rsidR="00704795" w:rsidRPr="009C4CF6">
          <w:rPr>
            <w:rStyle w:val="Hyperlink"/>
            <w:rFonts w:ascii="Times" w:hAnsi="Times"/>
          </w:rPr>
          <w:t>https://www.nwfsc.noaa.gov/data/map</w:t>
        </w:r>
      </w:hyperlink>
      <w:r w:rsidR="00704795" w:rsidRPr="009C4CF6">
        <w:rPr>
          <w:rFonts w:ascii="Times" w:hAnsi="Times"/>
        </w:rPr>
        <w:t xml:space="preserve">), and </w:t>
      </w:r>
      <w:r w:rsidR="009C4CF6" w:rsidRPr="009C4CF6">
        <w:rPr>
          <w:rFonts w:ascii="Times" w:hAnsi="Times"/>
        </w:rPr>
        <w:t xml:space="preserve">has been used to develop </w:t>
      </w:r>
      <w:proofErr w:type="spellStart"/>
      <w:r w:rsidR="009C4CF6" w:rsidRPr="009C4CF6">
        <w:rPr>
          <w:rFonts w:ascii="Times" w:hAnsi="Times"/>
        </w:rPr>
        <w:t>coastwide</w:t>
      </w:r>
      <w:proofErr w:type="spellEnd"/>
      <w:r w:rsidR="009C4CF6" w:rsidRPr="009C4CF6">
        <w:rPr>
          <w:rFonts w:ascii="Times" w:hAnsi="Times"/>
        </w:rPr>
        <w:t xml:space="preserve"> indicators, including shifts in center of gravity</w:t>
      </w:r>
      <w:r w:rsidR="00BF2CBC">
        <w:rPr>
          <w:rFonts w:ascii="Times" w:hAnsi="Times"/>
        </w:rPr>
        <w:t xml:space="preserve"> </w:t>
      </w:r>
      <w:r w:rsidR="00BF2CBC">
        <w:rPr>
          <w:rFonts w:ascii="Times" w:hAnsi="Times"/>
        </w:rPr>
        <w:fldChar w:fldCharType="begin"/>
      </w:r>
      <w:r w:rsidR="0044347D">
        <w:rPr>
          <w:rFonts w:ascii="Times" w:hAnsi="Times"/>
        </w:rPr>
        <w:instrText xml:space="preserve"> ADDIN ZOTERO_ITEM CSL_CITATION {"citationID":"m4jFRMHo","properties":{"formattedCitation":"(Thorson et al. 2016)","plainCitation":"(Thorson et al. 2016)","noteIndex":0},"citationItems":[{"id":"6k6W77QB/CLJaMUcJ","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r w:rsidR="003D219B" w:rsidRPr="009C4CF6">
        <w:rPr>
          <w:rFonts w:ascii="Times" w:hAnsi="Times"/>
        </w:rPr>
        <w:t xml:space="preserve"> </w:t>
      </w:r>
      <w:proofErr w:type="spellStart"/>
      <w:r w:rsidR="0089470C" w:rsidRPr="009C4CF6">
        <w:rPr>
          <w:rFonts w:ascii="Times" w:hAnsi="Times"/>
        </w:rPr>
        <w:t>groundfish</w:t>
      </w:r>
      <w:proofErr w:type="spellEnd"/>
      <w:r w:rsidR="0089470C" w:rsidRPr="009C4CF6">
        <w:rPr>
          <w:rFonts w:ascii="Times" w:hAnsi="Times"/>
        </w:rPr>
        <w:t xml:space="preserve"> </w:t>
      </w:r>
      <w:r w:rsidR="003D219B" w:rsidRPr="009C4CF6">
        <w:rPr>
          <w:rFonts w:ascii="Times" w:hAnsi="Times"/>
        </w:rPr>
        <w:t>species to model</w:t>
      </w:r>
      <w:r w:rsidR="009C4CF6" w:rsidRPr="009C4CF6">
        <w:rPr>
          <w:rFonts w:ascii="Times" w:hAnsi="Times"/>
        </w:rPr>
        <w:t xml:space="preserve"> in this analysis</w:t>
      </w:r>
      <w:r w:rsidR="003D219B" w:rsidRPr="009C4CF6">
        <w:rPr>
          <w:rFonts w:ascii="Times" w:hAnsi="Times"/>
        </w:rPr>
        <w:t>, chosen based on a combination of high commercial landings, market value, conservation concern, and prevalence in the survey data</w:t>
      </w:r>
      <w:r w:rsidR="002D6DFC" w:rsidRPr="009C4CF6">
        <w:rPr>
          <w:rFonts w:ascii="Times" w:hAnsi="Times"/>
        </w:rPr>
        <w:t xml:space="preserve"> (Table </w:t>
      </w:r>
      <w:r w:rsidR="0046021E" w:rsidRPr="009C4CF6">
        <w:rPr>
          <w:rFonts w:ascii="Times" w:hAnsi="Times"/>
        </w:rPr>
        <w:t>S</w:t>
      </w:r>
      <w:r w:rsidR="0046021E">
        <w:rPr>
          <w:rFonts w:ascii="Times" w:hAnsi="Times"/>
        </w:rPr>
        <w:t>2</w:t>
      </w:r>
      <w:r w:rsidR="002D6DFC" w:rsidRPr="009C4CF6">
        <w:rPr>
          <w:rFonts w:ascii="Times" w:hAnsi="Times"/>
        </w:rPr>
        <w:t>)</w:t>
      </w:r>
      <w:r w:rsidR="003D219B" w:rsidRPr="009C4CF6">
        <w:rPr>
          <w:rFonts w:ascii="Times" w:hAnsi="Times"/>
        </w:rPr>
        <w:t>.</w:t>
      </w:r>
      <w:r w:rsidR="00DC32E2">
        <w:rPr>
          <w:rFonts w:ascii="Times" w:hAnsi="Times"/>
        </w:rPr>
        <w:t xml:space="preserve"> </w:t>
      </w:r>
    </w:p>
    <w:p w14:paraId="1C5E7FBE" w14:textId="7AEB51DE" w:rsidR="009C4CF6" w:rsidRDefault="009B4FC6" w:rsidP="009F6418">
      <w:pPr>
        <w:spacing w:after="120"/>
        <w:ind w:firstLine="720"/>
        <w:rPr>
          <w:rFonts w:ascii="Times" w:hAnsi="Times"/>
        </w:rPr>
      </w:pPr>
      <w:r>
        <w:rPr>
          <w:rFonts w:ascii="Times" w:hAnsi="Times"/>
        </w:rPr>
        <w:t xml:space="preserve">To evaluate whether </w:t>
      </w:r>
      <w:r w:rsidR="0089470C">
        <w:rPr>
          <w:rFonts w:ascii="Times" w:hAnsi="Times"/>
        </w:rPr>
        <w:t xml:space="preserve">the </w:t>
      </w:r>
      <w:r>
        <w:rPr>
          <w:rFonts w:ascii="Times" w:hAnsi="Times"/>
        </w:rPr>
        <w:t xml:space="preserve">spatial trend may be appropriate for modeling </w:t>
      </w:r>
      <w:r w:rsidR="0089470C">
        <w:rPr>
          <w:rFonts w:ascii="Times" w:hAnsi="Times"/>
        </w:rPr>
        <w:t>how these 19 species change over time</w:t>
      </w:r>
      <w:r>
        <w:rPr>
          <w:rFonts w:ascii="Times" w:hAnsi="Times"/>
        </w:rPr>
        <w:t>, we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r w:rsidR="0089470C">
        <w:rPr>
          <w:rFonts w:ascii="Times" w:hAnsi="Times"/>
        </w:rPr>
        <w:t>by year</w:t>
      </w:r>
      <w:r>
        <w:rPr>
          <w:rFonts w:ascii="Times" w:hAnsi="Times"/>
        </w:rPr>
        <w:t xml:space="preserve">), depth </w:t>
      </w:r>
      <w:r w:rsidR="00584268">
        <w:rPr>
          <w:rFonts w:ascii="Times" w:hAnsi="Times"/>
        </w:rPr>
        <w:t xml:space="preserve">modeled </w:t>
      </w:r>
      <w:r>
        <w:rPr>
          <w:rFonts w:ascii="Times" w:hAnsi="Times"/>
        </w:rPr>
        <w:t>as a quadratic effect</w:t>
      </w:r>
      <w:r w:rsidR="00BF2CBC">
        <w:rPr>
          <w:rFonts w:ascii="Times" w:hAnsi="Times"/>
        </w:rPr>
        <w:t xml:space="preserve"> </w:t>
      </w:r>
      <w:r w:rsidR="00BF2CBC">
        <w:rPr>
          <w:rFonts w:ascii="Times" w:hAnsi="Times"/>
        </w:rPr>
        <w:fldChar w:fldCharType="begin"/>
      </w:r>
      <w:r w:rsidR="0044347D">
        <w:rPr>
          <w:rFonts w:ascii="Times" w:hAnsi="Times"/>
        </w:rPr>
        <w:instrText xml:space="preserve"> ADDIN ZOTERO_ITEM CSL_CITATION {"citationID":"K6mYXjQI","properties":{"formattedCitation":"(Thorson et al. 2015)","plainCitation":"(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5E1879">
        <w:rPr>
          <w:rFonts w:ascii="Times" w:hAnsi="Times"/>
        </w:rPr>
        <w:t>We modeled s</w:t>
      </w:r>
      <w:r w:rsidR="000B1287">
        <w:rPr>
          <w:rFonts w:ascii="Times" w:hAnsi="Times"/>
        </w:rPr>
        <w:t>patial components</w:t>
      </w:r>
      <w:r w:rsidR="00647FFB" w:rsidRPr="00647FFB">
        <w:rPr>
          <w:rFonts w:ascii="Times" w:hAnsi="Times"/>
        </w:rPr>
        <w:t xml:space="preserve"> </w:t>
      </w:r>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5E1879">
        <w:rPr>
          <w:rFonts w:ascii="Times" w:hAnsi="Times"/>
        </w:rPr>
        <w:t xml:space="preserve"> </w:t>
      </w:r>
      <w:r w:rsidR="0065727C">
        <w:rPr>
          <w:rFonts w:ascii="Times" w:hAnsi="Times"/>
        </w:rPr>
        <w:fldChar w:fldCharType="begin"/>
      </w:r>
      <w:r w:rsidR="0044347D">
        <w:rPr>
          <w:rFonts w:ascii="Times" w:hAnsi="Times"/>
        </w:rPr>
        <w:instrText xml:space="preserve"> ADDIN ZOTERO_ITEM CSL_CITATION {"citationID":"gsD1r0XP","properties":{"formattedCitation":"(Rue et al. 2009, Lindgren et al. 2011)","plainCitation":"(Rue et al. 2009, Lindgren et al. 2011)","noteIndex":0},"citationItems":[{"id":"6k6W77QB/Sw9Qfiz5","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Pr>
          <w:rFonts w:ascii="Times" w:hAnsi="Times"/>
        </w:rPr>
        <w:fldChar w:fldCharType="separate"/>
      </w:r>
      <w:r w:rsidR="0065727C" w:rsidRPr="0065727C">
        <w:rPr>
          <w:rFonts w:ascii="Times" w:hAnsi="Times" w:cs="Times"/>
        </w:rPr>
        <w:t>(Rue et al. 2009, Lindgren et al. 2011)</w:t>
      </w:r>
      <w:r w:rsidR="0065727C">
        <w:rPr>
          <w:rFonts w:ascii="Times" w:hAnsi="Times"/>
        </w:rPr>
        <w:fldChar w:fldCharType="end"/>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centered each of the estimated spatiotemporal fields to have mean zero.</w:t>
      </w:r>
      <w:r w:rsidR="00217FEE">
        <w:rPr>
          <w:rFonts w:ascii="Times" w:hAnsi="Times"/>
        </w:rPr>
        <w:t xml:space="preserve"> Because of the </w:t>
      </w:r>
      <w:r w:rsidR="005B0DAC">
        <w:rPr>
          <w:rFonts w:ascii="Times" w:hAnsi="Times"/>
        </w:rPr>
        <w:t>positive continuous nature of the recorded fish densities combined with some zeros</w:t>
      </w:r>
      <w:r w:rsidR="00217FEE">
        <w:rPr>
          <w:rFonts w:ascii="Times" w:hAnsi="Times"/>
        </w:rPr>
        <w:t xml:space="preserve">, we </w:t>
      </w:r>
      <w:r w:rsidR="00343F2D">
        <w:rPr>
          <w:rFonts w:ascii="Times" w:hAnsi="Times"/>
        </w:rPr>
        <w:t xml:space="preserve">modeled the response with a Tweedie distribution </w:t>
      </w:r>
      <w:r w:rsidR="005B0DAC">
        <w:rPr>
          <w:rFonts w:ascii="Times" w:hAnsi="Times"/>
        </w:rPr>
        <w:t xml:space="preserve">and a </w:t>
      </w:r>
      <w:r w:rsidR="00343F2D">
        <w:rPr>
          <w:rFonts w:ascii="Times" w:hAnsi="Times"/>
        </w:rPr>
        <w:t>log link</w:t>
      </w:r>
      <w:r w:rsidR="00BF2CBC">
        <w:rPr>
          <w:rFonts w:ascii="Times" w:hAnsi="Times"/>
        </w:rPr>
        <w:t xml:space="preserve"> </w:t>
      </w:r>
      <w:r w:rsidR="00BF2CBC">
        <w:rPr>
          <w:rFonts w:ascii="Times" w:hAnsi="Times"/>
        </w:rPr>
        <w:fldChar w:fldCharType="begin"/>
      </w:r>
      <w:r w:rsidR="00E96AC2">
        <w:rPr>
          <w:rFonts w:ascii="Times" w:hAnsi="Times"/>
        </w:rPr>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Pr>
          <w:rFonts w:ascii="Times" w:hAnsi="Times"/>
        </w:rPr>
        <w:fldChar w:fldCharType="separate"/>
      </w:r>
      <w:r w:rsidR="00E96AC2" w:rsidRPr="00E96AC2">
        <w:rPr>
          <w:rFonts w:ascii="Times" w:hAnsi="Times" w:cs="Times"/>
        </w:rPr>
        <w:t>(Anderson et al. In press, Tweedie 1984, Dunn and Smyth 2005)</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44347D">
        <w:rPr>
          <w:rFonts w:ascii="Times" w:hAnsi="Times"/>
        </w:rPr>
        <w:instrText xml:space="preserve"> ADDIN ZOTERO_ITEM CSL_CITATION {"citationID":"XhmzOw5a","properties":{"formattedCitation":"(R Core Team 2018)","plainCitation":"(R Core Team 2018)","noteIndex":0},"citationItems":[{"id":"6k6W77QB/Wz7dJ5fO","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713757" w:rsidRPr="00713757">
        <w:rPr>
          <w:rFonts w:ascii="Times" w:hAnsi="Times"/>
        </w:rPr>
        <w:fldChar w:fldCharType="begin"/>
      </w:r>
      <w:r w:rsidR="005B69DE">
        <w:rPr>
          <w:rFonts w:ascii="Times" w:hAnsi="Times"/>
        </w:rPr>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713757">
        <w:rPr>
          <w:rFonts w:ascii="Times" w:hAnsi="Times"/>
        </w:rPr>
        <w:fldChar w:fldCharType="separate"/>
      </w:r>
      <w:r w:rsidR="005B69DE" w:rsidRPr="005B69DE">
        <w:rPr>
          <w:rFonts w:ascii="Times" w:hAnsi="Times" w:cs="Times"/>
        </w:rPr>
        <w:t>(Anderson et al. In press, Anderson 2019)</w:t>
      </w:r>
      <w:r w:rsidR="00713757" w:rsidRPr="00713757">
        <w:rPr>
          <w:rFonts w:ascii="Times" w:hAnsi="Times"/>
        </w:rPr>
        <w:fldChar w:fldCharType="end"/>
      </w:r>
      <w:r w:rsidR="002C63FC">
        <w:rPr>
          <w:rFonts w:ascii="Times" w:hAnsi="Times"/>
        </w:rPr>
        <w:t xml:space="preserve"> which interfaces automatic differentiation in Template Model Builder </w:t>
      </w:r>
      <w:r w:rsidR="00BF2CBC">
        <w:rPr>
          <w:rFonts w:ascii="Times" w:hAnsi="Times"/>
        </w:rPr>
        <w:fldChar w:fldCharType="begin"/>
      </w:r>
      <w:r w:rsidR="0044347D">
        <w:rPr>
          <w:rFonts w:ascii="Times" w:hAnsi="Times"/>
        </w:rPr>
        <w:instrText xml:space="preserve"> ADDIN ZOTERO_ITEM CSL_CITATION {"citationID":"8mEMQRrh","properties":{"formattedCitation":"(Kristensen et al. 2016)","plainCitation":"(Kristensen et al. 2016)","noteIndex":0},"citationItems":[{"id":"6k6W77QB/0zBEUiF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44347D">
        <w:rPr>
          <w:rFonts w:ascii="Times" w:hAnsi="Times"/>
        </w:rPr>
        <w:instrText xml:space="preserve"> ADDIN ZOTERO_ITEM CSL_CITATION {"citationID":"lx0bUsxn","properties":{"formattedCitation":"(Rue et al. 2009)","plainCitation":"(Rue et al. 2009)","noteIndex":0},"citationItems":[{"id":"6k6W77QB/Sw9Qfiz5","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Because we were interested in comparing models with different random effect structure</w:t>
      </w:r>
      <w:r w:rsidR="00306407">
        <w:rPr>
          <w:rFonts w:ascii="Times" w:hAnsi="Times"/>
        </w:rPr>
        <w:t>s (with and without the spatial-</w:t>
      </w:r>
      <w:r w:rsidR="00584268">
        <w:rPr>
          <w:rFonts w:ascii="Times" w:hAnsi="Times"/>
        </w:rPr>
        <w:t xml:space="preserve">trend field), we used restricted maximum likelihood </w:t>
      </w:r>
      <w:r w:rsidR="007B6B70">
        <w:rPr>
          <w:rFonts w:ascii="Times" w:hAnsi="Times"/>
        </w:rPr>
        <w:fldChar w:fldCharType="begin"/>
      </w:r>
      <w:r w:rsidR="007B6B70">
        <w:rPr>
          <w:rFonts w:ascii="Times" w:hAnsi="Times"/>
        </w:rPr>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Pr>
          <w:rFonts w:ascii="Times" w:hAnsi="Times"/>
        </w:rPr>
        <w:fldChar w:fldCharType="separate"/>
      </w:r>
      <w:r w:rsidR="007B6B70" w:rsidRPr="007B6B70">
        <w:rPr>
          <w:rFonts w:ascii="Times" w:hAnsi="Times" w:cs="Times"/>
        </w:rPr>
        <w:t>(REML, Zuur et al. 2009)</w:t>
      </w:r>
      <w:r w:rsidR="007B6B70">
        <w:rPr>
          <w:rFonts w:ascii="Times" w:hAnsi="Times"/>
        </w:rPr>
        <w:fldChar w:fldCharType="end"/>
      </w:r>
      <w:r w:rsidR="00584268">
        <w:rPr>
          <w:rFonts w:ascii="Times" w:hAnsi="Times"/>
        </w:rPr>
        <w:t xml:space="preserve"> to generate </w:t>
      </w:r>
      <w:proofErr w:type="spellStart"/>
      <w:r w:rsidR="00584268">
        <w:rPr>
          <w:rFonts w:ascii="Times" w:eastAsiaTheme="minorEastAsia" w:hAnsi="Times"/>
        </w:rPr>
        <w:t>Akaike’s</w:t>
      </w:r>
      <w:proofErr w:type="spellEnd"/>
      <w:r w:rsidR="00584268">
        <w:rPr>
          <w:rFonts w:ascii="Times" w:eastAsiaTheme="minorEastAsia" w:hAnsi="Times"/>
        </w:rPr>
        <w:t xml:space="preserve"> Information Criterion values for each </w:t>
      </w:r>
      <w:r w:rsidR="005B0DAC">
        <w:rPr>
          <w:rFonts w:ascii="Times" w:eastAsiaTheme="minorEastAsia" w:hAnsi="Times"/>
        </w:rPr>
        <w:t xml:space="preserve">model </w:t>
      </w:r>
      <w:r w:rsidR="00584268">
        <w:rPr>
          <w:rFonts w:ascii="Times" w:eastAsiaTheme="minorEastAsia" w:hAnsi="Times"/>
        </w:rPr>
        <w:fldChar w:fldCharType="begin"/>
      </w:r>
      <w:r w:rsidR="0044347D">
        <w:rPr>
          <w:rFonts w:ascii="Times" w:eastAsiaTheme="minorEastAsia" w:hAnsi="Times"/>
        </w:rPr>
        <w:instrText xml:space="preserve"> ADDIN ZOTERO_ITEM CSL_CITATION {"citationID":"QiXuCFfF","properties":{"formattedCitation":"(AIC, Akaike 1973)","plainCitation":"(AIC, Akaike 1973)","noteIndex":0},"citationItems":[{"id":"6k6W77QB/zevkRBR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Pr>
          <w:rFonts w:ascii="Times" w:eastAsiaTheme="minorEastAsia" w:hAnsi="Times"/>
        </w:rPr>
        <w:fldChar w:fldCharType="separate"/>
      </w:r>
      <w:r w:rsidR="004A4795" w:rsidRPr="004A4795">
        <w:rPr>
          <w:rFonts w:ascii="Times" w:eastAsiaTheme="minorEastAsia" w:hAnsi="Times" w:cs="Times"/>
        </w:rPr>
        <w:t>(AIC, Akaike 1973)</w:t>
      </w:r>
      <w:r w:rsidR="00584268">
        <w:rPr>
          <w:rFonts w:ascii="Times" w:eastAsiaTheme="minorEastAsia" w:hAnsi="Times"/>
        </w:rPr>
        <w:fldChar w:fldCharType="end"/>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r w:rsidR="005B0DAC">
        <w:rPr>
          <w:rFonts w:ascii="Times" w:hAnsi="Times"/>
        </w:rPr>
        <w:t xml:space="preserve">differing </w:t>
      </w:r>
      <w:r w:rsidR="006F0B46">
        <w:rPr>
          <w:rFonts w:ascii="Times" w:hAnsi="Times"/>
        </w:rPr>
        <w:t xml:space="preserve">by less than </w:t>
      </w:r>
      <w:r w:rsidR="005B0DAC">
        <w:rPr>
          <w:rFonts w:ascii="Times" w:hAnsi="Times"/>
        </w:rPr>
        <w:t>two</w:t>
      </w:r>
      <w:r w:rsidR="006F0B46">
        <w:rPr>
          <w:rFonts w:ascii="Times" w:hAnsi="Times"/>
        </w:rPr>
        <w:t xml:space="preserve"> in the remaining </w:t>
      </w:r>
      <w:r w:rsidR="005B0DAC">
        <w:rPr>
          <w:rFonts w:ascii="Times" w:hAnsi="Times"/>
        </w:rPr>
        <w:t>two</w:t>
      </w:r>
      <w:r w:rsidR="006F0B46">
        <w:rPr>
          <w:rFonts w:ascii="Times" w:hAnsi="Times"/>
        </w:rPr>
        <w:t xml:space="preserve"> cases </w:t>
      </w:r>
      <w:r w:rsidR="00584268">
        <w:rPr>
          <w:rFonts w:ascii="Times" w:hAnsi="Times"/>
        </w:rPr>
        <w:t xml:space="preserve">(Table </w:t>
      </w:r>
      <w:r w:rsidR="00574E5B">
        <w:rPr>
          <w:rFonts w:ascii="Times" w:hAnsi="Times"/>
        </w:rPr>
        <w:t>S3</w:t>
      </w:r>
      <w:r w:rsidR="00584268">
        <w:rPr>
          <w:rFonts w:ascii="Times" w:hAnsi="Times"/>
        </w:rPr>
        <w:t>).</w:t>
      </w:r>
    </w:p>
    <w:p w14:paraId="6E391888" w14:textId="63C2A8DA" w:rsidR="00437DE9" w:rsidRDefault="00D12954" w:rsidP="00584268">
      <w:pPr>
        <w:spacing w:after="120"/>
        <w:ind w:firstLine="720"/>
        <w:rPr>
          <w:rFonts w:ascii="Times" w:hAnsi="Times"/>
        </w:rPr>
      </w:pPr>
      <w:r>
        <w:rPr>
          <w:rFonts w:ascii="Times" w:hAnsi="Times"/>
        </w:rPr>
        <w:t xml:space="preserve">Given the evidence supporting the </w:t>
      </w:r>
      <w:r w:rsidR="00306407">
        <w:rPr>
          <w:rFonts w:ascii="Times" w:hAnsi="Times"/>
        </w:rPr>
        <w:t>spatial-trend model</w:t>
      </w:r>
      <w:r>
        <w:rPr>
          <w:rFonts w:ascii="Times" w:hAnsi="Times"/>
        </w:rPr>
        <w:t xml:space="preserve"> as the most parsimonious model, we used this model structure to evaluate changes in species density distributions over time</w:t>
      </w:r>
      <w:r w:rsidR="00527CF7">
        <w:rPr>
          <w:rFonts w:ascii="Times" w:hAnsi="Times"/>
        </w:rPr>
        <w:t>.</w:t>
      </w:r>
      <w:r>
        <w:rPr>
          <w:rFonts w:ascii="Times" w:hAnsi="Times"/>
        </w:rPr>
        <w:t xml:space="preserve"> </w:t>
      </w:r>
      <w:r w:rsidR="00647FFB" w:rsidRPr="00647FFB">
        <w:rPr>
          <w:rFonts w:ascii="Times" w:hAnsi="Times"/>
        </w:rPr>
        <w:t xml:space="preserve">To obtain a smooth surface of predicted </w:t>
      </w:r>
      <w:r w:rsidR="00C13CC1">
        <w:rPr>
          <w:rFonts w:ascii="Times" w:hAnsi="Times"/>
        </w:rPr>
        <w:t>density</w:t>
      </w:r>
      <w:r w:rsidR="00D766A8" w:rsidRPr="00647FFB">
        <w:rPr>
          <w:rFonts w:ascii="Times" w:hAnsi="Times"/>
        </w:rPr>
        <w:t xml:space="preserve"> </w:t>
      </w:r>
      <w:r w:rsidR="00647FFB" w:rsidRPr="00647FFB">
        <w:rPr>
          <w:rFonts w:ascii="Times" w:hAnsi="Times"/>
        </w:rPr>
        <w:t>across the footprint of the survey area</w:t>
      </w:r>
      <w:r>
        <w:rPr>
          <w:rFonts w:ascii="Times" w:hAnsi="Times"/>
        </w:rPr>
        <w:t xml:space="preserve"> (Fig. 2)</w:t>
      </w:r>
      <w:r w:rsidR="00647FFB" w:rsidRPr="00647FFB">
        <w:rPr>
          <w:rFonts w:ascii="Times" w:hAnsi="Times"/>
        </w:rPr>
        <w:t xml:space="preserve">, we predicted </w:t>
      </w:r>
      <w:r>
        <w:rPr>
          <w:rFonts w:ascii="Times" w:hAnsi="Times"/>
        </w:rPr>
        <w:t>density</w:t>
      </w:r>
      <w:r w:rsidR="00D766A8">
        <w:rPr>
          <w:rFonts w:ascii="Times" w:hAnsi="Times"/>
        </w:rPr>
        <w:t xml:space="preserve"> </w:t>
      </w:r>
      <w:r w:rsidR="00647FFB" w:rsidRPr="00647FFB">
        <w:rPr>
          <w:rFonts w:ascii="Times" w:hAnsi="Times"/>
        </w:rPr>
        <w:t xml:space="preserve">using </w:t>
      </w:r>
      <w:r>
        <w:rPr>
          <w:rFonts w:ascii="Times" w:hAnsi="Times"/>
        </w:rPr>
        <w:t xml:space="preserve">a </w:t>
      </w:r>
      <w:r w:rsidR="00647FFB" w:rsidRPr="00647FFB">
        <w:rPr>
          <w:rFonts w:ascii="Times" w:hAnsi="Times"/>
        </w:rPr>
        <w:t xml:space="preserve">depth </w:t>
      </w:r>
      <w:r>
        <w:rPr>
          <w:rFonts w:ascii="Times" w:hAnsi="Times"/>
        </w:rPr>
        <w:t xml:space="preserve">layer </w:t>
      </w:r>
      <w:r w:rsidR="00647FFB" w:rsidRPr="00647FFB">
        <w:rPr>
          <w:rFonts w:ascii="Times" w:hAnsi="Times"/>
        </w:rPr>
        <w:t xml:space="preserve">defined by NOAA bathymetry data </w:t>
      </w:r>
      <w:r w:rsidR="00647FFB" w:rsidRPr="00647FFB">
        <w:rPr>
          <w:rFonts w:ascii="Times" w:hAnsi="Times"/>
        </w:rPr>
        <w:lastRenderedPageBreak/>
        <w:t>(https://www.ngdc.noaa.gov/mgg/coastal/crm.html), averaged over space to match the resolution of the survey sampling grid (~2.8 x 3.7 km), which is the spatial resolution we used for all analyses</w:t>
      </w:r>
      <w:r w:rsidR="00A37B6E">
        <w:rPr>
          <w:rFonts w:ascii="Times" w:hAnsi="Times"/>
        </w:rPr>
        <w:t xml:space="preserve">. A number of diagnostics could be </w:t>
      </w:r>
      <w:r w:rsidR="00C13CC1">
        <w:rPr>
          <w:rFonts w:ascii="Times" w:hAnsi="Times"/>
        </w:rPr>
        <w:t>implemented</w:t>
      </w:r>
      <w:r w:rsidR="00A37B6E">
        <w:rPr>
          <w:rFonts w:ascii="Times" w:hAnsi="Times"/>
        </w:rPr>
        <w:t xml:space="preserve"> </w:t>
      </w:r>
      <w:r w:rsidR="00C13CC1">
        <w:rPr>
          <w:rFonts w:ascii="Times" w:hAnsi="Times"/>
        </w:rPr>
        <w:t>on</w:t>
      </w:r>
      <w:r w:rsidR="00A37B6E">
        <w:rPr>
          <w:rFonts w:ascii="Times" w:hAnsi="Times"/>
        </w:rPr>
        <w:t xml:space="preserve"> these predictions or raw model fits to </w:t>
      </w:r>
      <w:r w:rsidR="0089470C">
        <w:rPr>
          <w:rFonts w:ascii="Times" w:hAnsi="Times"/>
        </w:rPr>
        <w:t xml:space="preserve">further </w:t>
      </w:r>
      <w:r w:rsidR="00C13CC1">
        <w:rPr>
          <w:rFonts w:ascii="Times" w:hAnsi="Times"/>
        </w:rPr>
        <w:t>analyze</w:t>
      </w:r>
      <w:r w:rsidR="00A37B6E">
        <w:rPr>
          <w:rFonts w:ascii="Times" w:hAnsi="Times"/>
        </w:rPr>
        <w:t xml:space="preserve"> whether a spatial trend may be appropriate</w:t>
      </w:r>
      <w:r w:rsidR="0089470C">
        <w:rPr>
          <w:rFonts w:ascii="Times" w:hAnsi="Times"/>
        </w:rPr>
        <w:t>;</w:t>
      </w:r>
      <w:r w:rsidR="00774334">
        <w:rPr>
          <w:rFonts w:ascii="Times" w:hAnsi="Times"/>
        </w:rPr>
        <w:t xml:space="preserve"> </w:t>
      </w:r>
      <w:r w:rsidR="0089470C">
        <w:rPr>
          <w:rFonts w:ascii="Times" w:hAnsi="Times"/>
        </w:rPr>
        <w:t>e</w:t>
      </w:r>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6F19C358" w:rsidR="002D6DFC" w:rsidRPr="00986655" w:rsidRDefault="0089470C" w:rsidP="00D766A8">
      <w:pPr>
        <w:pStyle w:val="Bibliography"/>
        <w:spacing w:after="120" w:line="240" w:lineRule="auto"/>
        <w:ind w:left="0" w:firstLine="0"/>
        <w:rPr>
          <w:rFonts w:ascii="Times" w:hAnsi="Times"/>
        </w:rPr>
      </w:pPr>
      <w:r>
        <w:rPr>
          <w:rFonts w:ascii="Times" w:hAnsi="Times"/>
        </w:rPr>
        <w:t>As a demonstration of th</w:t>
      </w:r>
      <w:r w:rsidR="004C533C">
        <w:rPr>
          <w:rFonts w:ascii="Times" w:hAnsi="Times"/>
        </w:rPr>
        <w:t>e utility of understanding fine-</w:t>
      </w:r>
      <w:r>
        <w:rPr>
          <w:rFonts w:ascii="Times" w:hAnsi="Times"/>
        </w:rPr>
        <w:t xml:space="preserve">scale temporal trends, we </w:t>
      </w:r>
      <w:r w:rsidR="004C533C">
        <w:rPr>
          <w:rFonts w:ascii="Times" w:hAnsi="Times"/>
        </w:rPr>
        <w:t>compare</w:t>
      </w:r>
      <w:r w:rsidR="00032B0B">
        <w:rPr>
          <w:rFonts w:ascii="Times" w:hAnsi="Times"/>
        </w:rPr>
        <w:t>d</w:t>
      </w:r>
      <w:r w:rsidR="004C533C">
        <w:rPr>
          <w:rFonts w:ascii="Times" w:hAnsi="Times"/>
        </w:rPr>
        <w:t xml:space="preserve"> </w:t>
      </w:r>
      <w:r w:rsidR="00032B0B">
        <w:rPr>
          <w:rFonts w:ascii="Times" w:hAnsi="Times"/>
        </w:rPr>
        <w:t>inferences</w:t>
      </w:r>
      <w:r w:rsidR="004C533C">
        <w:rPr>
          <w:rFonts w:ascii="Times" w:hAnsi="Times"/>
        </w:rPr>
        <w:t xml:space="preserve"> of changes in </w:t>
      </w:r>
      <w:r w:rsidR="00032B0B">
        <w:rPr>
          <w:rFonts w:ascii="Times" w:hAnsi="Times"/>
        </w:rPr>
        <w:t xml:space="preserve">species density distributions obtained from metrics calculated on a spectrum of spatial resolution. </w:t>
      </w:r>
      <w:r w:rsidR="00674524">
        <w:rPr>
          <w:rFonts w:ascii="Times" w:hAnsi="Times"/>
        </w:rPr>
        <w:t xml:space="preserve">Quantifying change at multiple spatial scales has implications for the management of marine fishes, and has </w:t>
      </w:r>
      <w:r w:rsidR="00674524" w:rsidRPr="00E81ACF">
        <w:rPr>
          <w:rFonts w:ascii="Times" w:hAnsi="Times"/>
        </w:rPr>
        <w:t>utility as a spatial indicator within the California Current</w:t>
      </w:r>
      <w:r w:rsidR="00674524">
        <w:rPr>
          <w:rFonts w:ascii="Times" w:hAnsi="Times"/>
        </w:rPr>
        <w:t xml:space="preserve"> ecosystem. </w:t>
      </w:r>
      <w:r w:rsidR="00032B0B">
        <w:rPr>
          <w:rFonts w:ascii="Times" w:hAnsi="Times"/>
        </w:rPr>
        <w:t xml:space="preserve">Specifically, we compared the fine-scale interpretation of the spatial trend </w:t>
      </w:r>
      <w:r w:rsidR="00C63E8E">
        <w:rPr>
          <w:rFonts w:ascii="Times" w:hAnsi="Times"/>
        </w:rPr>
        <w:t xml:space="preserve">and mean predicted density </w:t>
      </w:r>
      <w:proofErr w:type="spellStart"/>
      <w:r w:rsidR="00C63E8E">
        <w:rPr>
          <w:rFonts w:ascii="Times" w:hAnsi="Times"/>
        </w:rPr>
        <w:t xml:space="preserve">over </w:t>
      </w:r>
      <w:r w:rsidR="005209B4">
        <w:rPr>
          <w:rFonts w:ascii="Times" w:hAnsi="Times"/>
        </w:rPr>
        <w:t>all</w:t>
      </w:r>
      <w:proofErr w:type="spellEnd"/>
      <w:r w:rsidR="005209B4">
        <w:rPr>
          <w:rFonts w:ascii="Times" w:hAnsi="Times"/>
        </w:rPr>
        <w:t xml:space="preserve"> years</w:t>
      </w:r>
      <w:r w:rsidR="00C63E8E">
        <w:rPr>
          <w:rFonts w:ascii="Times" w:hAnsi="Times"/>
        </w:rPr>
        <w:t xml:space="preserve"> to</w:t>
      </w:r>
      <w:r w:rsidR="00032B0B">
        <w:rPr>
          <w:rFonts w:ascii="Times" w:hAnsi="Times"/>
        </w:rPr>
        <w:t xml:space="preserve"> </w:t>
      </w:r>
      <w:r w:rsidR="00C63E8E">
        <w:rPr>
          <w:rFonts w:ascii="Times" w:hAnsi="Times"/>
        </w:rPr>
        <w:t>coarse</w:t>
      </w:r>
      <w:r w:rsidR="00032B0B">
        <w:rPr>
          <w:rFonts w:ascii="Times" w:hAnsi="Times"/>
        </w:rPr>
        <w:t xml:space="preserve">-scale </w:t>
      </w:r>
      <w:r w:rsidR="00C63E8E">
        <w:rPr>
          <w:rFonts w:ascii="Times" w:hAnsi="Times"/>
        </w:rPr>
        <w:t xml:space="preserve">interpretations of: 1) the spatial trend, 2) </w:t>
      </w:r>
      <w:r w:rsidR="00032B0B">
        <w:rPr>
          <w:rFonts w:ascii="Times" w:hAnsi="Times"/>
        </w:rPr>
        <w:t xml:space="preserve">regional </w:t>
      </w:r>
      <w:r w:rsidR="00032437">
        <w:rPr>
          <w:rFonts w:ascii="Times" w:hAnsi="Times"/>
        </w:rPr>
        <w:t xml:space="preserve">COGs </w:t>
      </w:r>
      <w:r w:rsidR="00032B0B">
        <w:rPr>
          <w:rFonts w:ascii="Times" w:hAnsi="Times"/>
        </w:rPr>
        <w:t xml:space="preserve">and </w:t>
      </w:r>
      <w:r w:rsidR="00C63E8E">
        <w:rPr>
          <w:rFonts w:ascii="Times" w:hAnsi="Times"/>
        </w:rPr>
        <w:t xml:space="preserve">3) </w:t>
      </w:r>
      <w:proofErr w:type="spellStart"/>
      <w:r w:rsidR="00032B0B">
        <w:rPr>
          <w:rFonts w:ascii="Times" w:hAnsi="Times"/>
        </w:rPr>
        <w:t>coastwide</w:t>
      </w:r>
      <w:proofErr w:type="spellEnd"/>
      <w:r w:rsidR="00032B0B">
        <w:rPr>
          <w:rFonts w:ascii="Times" w:hAnsi="Times"/>
        </w:rPr>
        <w:t xml:space="preserve"> COG calculated from predicted densities.</w:t>
      </w:r>
      <w:r w:rsidR="00D4616B">
        <w:rPr>
          <w:rFonts w:ascii="Times" w:hAnsi="Times"/>
        </w:rPr>
        <w:t xml:space="preserve"> Furthermore, we evaluate whether s</w:t>
      </w:r>
      <w:r w:rsidR="00306407">
        <w:rPr>
          <w:rFonts w:ascii="Times" w:hAnsi="Times"/>
        </w:rPr>
        <w:t>patial-</w:t>
      </w:r>
      <w:r>
        <w:rPr>
          <w:rFonts w:ascii="Times" w:hAnsi="Times"/>
        </w:rPr>
        <w:t>trend estimates from our model can be used to identify discrete areas of change</w:t>
      </w:r>
      <w:r w:rsidR="00D4616B">
        <w:rPr>
          <w:rFonts w:ascii="Times" w:hAnsi="Times"/>
        </w:rPr>
        <w:t xml:space="preserve"> that may reflect stock structure</w:t>
      </w:r>
      <w:r>
        <w:rPr>
          <w:rFonts w:ascii="Times" w:hAnsi="Times"/>
        </w:rPr>
        <w:t xml:space="preserve">. One approach for doing this is to apply post-hoc cluster analyses to model outputs or covariates; for our </w:t>
      </w:r>
      <w:proofErr w:type="spellStart"/>
      <w:r>
        <w:rPr>
          <w:rFonts w:ascii="Times" w:hAnsi="Times"/>
        </w:rPr>
        <w:t>groundfish</w:t>
      </w:r>
      <w:proofErr w:type="spellEnd"/>
      <w:r>
        <w:rPr>
          <w:rFonts w:ascii="Times" w:hAnsi="Times"/>
        </w:rPr>
        <w:t xml:space="preserve"> application, we </w:t>
      </w:r>
      <w:r w:rsidR="00E14054" w:rsidRPr="00E81ACF">
        <w:rPr>
          <w:rFonts w:ascii="Times" w:hAnsi="Times"/>
        </w:rPr>
        <w:t xml:space="preserve">used the partitioning around </w:t>
      </w:r>
      <w:proofErr w:type="spellStart"/>
      <w:r w:rsidR="00E14054" w:rsidRPr="00E81ACF">
        <w:rPr>
          <w:rFonts w:ascii="Times" w:hAnsi="Times"/>
        </w:rPr>
        <w:t>mediods</w:t>
      </w:r>
      <w:proofErr w:type="spellEnd"/>
      <w:r w:rsidR="00E14054" w:rsidRPr="00E81ACF">
        <w:rPr>
          <w:rFonts w:ascii="Times" w:hAnsi="Times"/>
        </w:rPr>
        <w:t xml:space="preserve"> </w:t>
      </w:r>
      <w:r w:rsidR="005B0DAC">
        <w:rPr>
          <w:rFonts w:ascii="Times" w:hAnsi="Times"/>
        </w:rPr>
        <w:t xml:space="preserve">(PAM) </w:t>
      </w:r>
      <w:r w:rsidR="00E14054" w:rsidRPr="00E81ACF">
        <w:rPr>
          <w:rFonts w:ascii="Times" w:hAnsi="Times"/>
        </w:rPr>
        <w:t>algorithm</w:t>
      </w:r>
      <w:r w:rsidR="008D64D9">
        <w:rPr>
          <w:rFonts w:ascii="Times" w:hAnsi="Times"/>
        </w:rPr>
        <w:t xml:space="preserve"> with estimation of the number of clusters</w:t>
      </w:r>
      <w:r w:rsidR="00106AF8">
        <w:rPr>
          <w:rFonts w:ascii="Times" w:hAnsi="Times"/>
        </w:rPr>
        <w:t xml:space="preserve"> </w:t>
      </w:r>
      <w:r w:rsidR="00106AF8">
        <w:rPr>
          <w:rFonts w:ascii="Times" w:hAnsi="Times"/>
        </w:rPr>
        <w:fldChar w:fldCharType="begin"/>
      </w:r>
      <w:r w:rsidR="00106AF8">
        <w:rPr>
          <w:rFonts w:ascii="Times" w:hAnsi="Times"/>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Pr>
          <w:rFonts w:ascii="Times" w:hAnsi="Times"/>
        </w:rPr>
        <w:fldChar w:fldCharType="separate"/>
      </w:r>
      <w:r w:rsidR="00106AF8" w:rsidRPr="00106AF8">
        <w:rPr>
          <w:rFonts w:ascii="Times" w:hAnsi="Times" w:cs="Times"/>
        </w:rPr>
        <w:t>(implemented with R packages “fpc” and “cluster”, Hennig 2019, Maechler et al. 2019)</w:t>
      </w:r>
      <w:r w:rsidR="00106AF8">
        <w:rPr>
          <w:rFonts w:ascii="Times" w:hAnsi="Times"/>
        </w:rPr>
        <w:fldChar w:fldCharType="end"/>
      </w:r>
      <w:r>
        <w:rPr>
          <w:rFonts w:ascii="Times" w:hAnsi="Times"/>
        </w:rPr>
        <w:t xml:space="preserve">. </w:t>
      </w:r>
      <w:r w:rsidR="006B08B7">
        <w:rPr>
          <w:rFonts w:ascii="Times" w:hAnsi="Times"/>
        </w:rPr>
        <w:t xml:space="preserve">PAM is a robust clustering algorithm that minimizes the sum of </w:t>
      </w:r>
      <w:r w:rsidR="002463AD">
        <w:rPr>
          <w:rFonts w:ascii="Times" w:hAnsi="Times"/>
        </w:rPr>
        <w:t xml:space="preserve">Euclidean </w:t>
      </w:r>
      <w:r w:rsidR="006B08B7">
        <w:rPr>
          <w:rFonts w:ascii="Times" w:hAnsi="Times"/>
        </w:rPr>
        <w:t>dissimilarities</w:t>
      </w:r>
      <w:r w:rsidR="002463AD">
        <w:rPr>
          <w:rFonts w:ascii="Times" w:hAnsi="Times"/>
        </w:rPr>
        <w:t xml:space="preserve"> (root of sum-of-squares of differences</w:t>
      </w:r>
      <w:r w:rsidR="00A12419">
        <w:rPr>
          <w:rFonts w:ascii="Times" w:hAnsi="Times"/>
        </w:rPr>
        <w:t>) between observations and cluster values</w:t>
      </w:r>
      <w:r w:rsidR="001E0AAE">
        <w:rPr>
          <w:rFonts w:ascii="Times" w:hAnsi="Times"/>
        </w:rPr>
        <w:t xml:space="preserve"> </w:t>
      </w:r>
      <w:r w:rsidR="001E0AAE">
        <w:rPr>
          <w:rFonts w:ascii="Times" w:hAnsi="Times"/>
        </w:rPr>
        <w:fldChar w:fldCharType="begin"/>
      </w:r>
      <w:r w:rsidR="00106AF8">
        <w:rPr>
          <w:rFonts w:ascii="Times" w:hAnsi="Times"/>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Pr>
          <w:rFonts w:ascii="Times" w:hAnsi="Times"/>
        </w:rPr>
        <w:fldChar w:fldCharType="separate"/>
      </w:r>
      <w:r w:rsidR="00106AF8" w:rsidRPr="00106AF8">
        <w:rPr>
          <w:rFonts w:ascii="Times" w:hAnsi="Times" w:cs="Times"/>
        </w:rPr>
        <w:t>(Reynolds et al. 2006, Kaufman and Rousseeuw 2009)</w:t>
      </w:r>
      <w:r w:rsidR="001E0AAE">
        <w:rPr>
          <w:rFonts w:ascii="Times" w:hAnsi="Times"/>
        </w:rPr>
        <w:fldChar w:fldCharType="end"/>
      </w:r>
      <w:r w:rsidR="006B08B7">
        <w:rPr>
          <w:rFonts w:ascii="Times" w:hAnsi="Times"/>
        </w:rPr>
        <w:t xml:space="preserve">. </w:t>
      </w:r>
      <w:r w:rsidR="005B0DAC">
        <w:rPr>
          <w:rFonts w:ascii="Times" w:hAnsi="Times"/>
        </w:rPr>
        <w:t>We used l</w:t>
      </w:r>
      <w:r>
        <w:rPr>
          <w:rFonts w:ascii="Times" w:hAnsi="Times"/>
        </w:rPr>
        <w:t xml:space="preserve">atitude and the predicted spatial trends as clustering variables </w:t>
      </w:r>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r w:rsidR="00860B19">
        <w:rPr>
          <w:rFonts w:ascii="Times" w:hAnsi="Times"/>
        </w:rPr>
        <w:t>W</w:t>
      </w:r>
      <w:r w:rsidR="00E14054" w:rsidRPr="00E81ACF">
        <w:rPr>
          <w:rFonts w:ascii="Times" w:hAnsi="Times"/>
        </w:rPr>
        <w:t xml:space="preserve">est </w:t>
      </w:r>
      <w:r w:rsidR="00860B19">
        <w:rPr>
          <w:rFonts w:ascii="Times" w:hAnsi="Times"/>
        </w:rPr>
        <w:t>C</w:t>
      </w:r>
      <w:r w:rsidR="00E14054" w:rsidRPr="00E81ACF">
        <w:rPr>
          <w:rFonts w:ascii="Times" w:hAnsi="Times"/>
        </w:rPr>
        <w:t xml:space="preserve">oast is in the latitudinal direction. Other metrics could also be included in clustering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r>
        <w:rPr>
          <w:rFonts w:ascii="Times" w:hAnsi="Times"/>
        </w:rPr>
        <w:t xml:space="preserve">fisheries </w:t>
      </w:r>
      <w:r w:rsidR="00E81ACF">
        <w:rPr>
          <w:rFonts w:ascii="Times" w:hAnsi="Times"/>
        </w:rPr>
        <w:t>removals.</w:t>
      </w:r>
      <w:r w:rsidR="009534B5">
        <w:rPr>
          <w:rFonts w:ascii="Times" w:hAnsi="Times"/>
        </w:rPr>
        <w:t xml:space="preserve"> We chose the number of clusters </w:t>
      </w:r>
      <w:r w:rsidR="008D2423">
        <w:rPr>
          <w:rFonts w:ascii="Times" w:hAnsi="Times"/>
        </w:rPr>
        <w:t xml:space="preserve">(constrained between 2 and 10) </w:t>
      </w:r>
      <w:r w:rsidR="00DE4D0D">
        <w:rPr>
          <w:rFonts w:ascii="Times" w:hAnsi="Times"/>
        </w:rPr>
        <w:t xml:space="preserve">that </w:t>
      </w:r>
      <w:r w:rsidR="00E95A46">
        <w:rPr>
          <w:rFonts w:ascii="Times" w:hAnsi="Times"/>
        </w:rPr>
        <w:t>maximized</w:t>
      </w:r>
      <w:r w:rsidR="00DE4D0D">
        <w:rPr>
          <w:rFonts w:ascii="Times" w:hAnsi="Times"/>
        </w:rPr>
        <w:t xml:space="preserve"> the average silhouette width</w:t>
      </w:r>
      <w:r w:rsidR="00E95A46">
        <w:rPr>
          <w:rFonts w:ascii="Times" w:hAnsi="Times"/>
        </w:rPr>
        <w:t xml:space="preserve"> across all predictions for a given </w:t>
      </w:r>
      <w:r w:rsidR="00E95A46" w:rsidRPr="00E95A46">
        <w:rPr>
          <w:rFonts w:ascii="Times" w:hAnsi="Times"/>
        </w:rPr>
        <w:t xml:space="preserve">species </w:t>
      </w:r>
      <w:r w:rsidR="00E95A46">
        <w:rPr>
          <w:rFonts w:ascii="Times" w:hAnsi="Times"/>
        </w:rPr>
        <w:fldChar w:fldCharType="begin"/>
      </w:r>
      <w:r w:rsidR="00E95A46">
        <w:rPr>
          <w:rFonts w:ascii="Times" w:hAnsi="Times"/>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Pr>
          <w:rFonts w:ascii="Times" w:hAnsi="Times"/>
        </w:rPr>
        <w:fldChar w:fldCharType="separate"/>
      </w:r>
      <w:r w:rsidR="00E95A46" w:rsidRPr="00E95A46">
        <w:rPr>
          <w:rFonts w:ascii="Times" w:hAnsi="Times" w:cs="Times"/>
        </w:rPr>
        <w:t>(Kaufman and Rousseeuw 2009)</w:t>
      </w:r>
      <w:r w:rsidR="00E95A46">
        <w:rPr>
          <w:rFonts w:ascii="Times" w:hAnsi="Times"/>
        </w:rPr>
        <w:fldChar w:fldCharType="end"/>
      </w:r>
      <w:r w:rsidR="00DE4D0D" w:rsidRPr="00E95A46">
        <w:rPr>
          <w:rFonts w:ascii="Times" w:hAnsi="Times"/>
        </w:rPr>
        <w:t>.</w:t>
      </w:r>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3F640DE9" w:rsidR="00454BC9" w:rsidRDefault="001F7F7D" w:rsidP="009F6418">
      <w:pPr>
        <w:spacing w:after="120" w:line="259"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9F6418">
      <w:pPr>
        <w:spacing w:after="120" w:line="259" w:lineRule="auto"/>
        <w:rPr>
          <w:i/>
        </w:rPr>
      </w:pPr>
    </w:p>
    <w:p w14:paraId="1878F4FB" w14:textId="19700DFE" w:rsidR="00454BC9" w:rsidRPr="00454BC9" w:rsidRDefault="00454BC9" w:rsidP="00C63E8E">
      <w:pPr>
        <w:keepNext/>
        <w:spacing w:after="120" w:line="259" w:lineRule="auto"/>
        <w:rPr>
          <w:i/>
        </w:rPr>
      </w:pPr>
      <w:r w:rsidRPr="00454BC9">
        <w:rPr>
          <w:i/>
        </w:rPr>
        <w:lastRenderedPageBreak/>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034FE391" w:rsidR="005B5CB5" w:rsidRDefault="00B21799" w:rsidP="00C63E8E">
      <w:pPr>
        <w:keepNext/>
        <w:spacing w:after="120" w:line="259"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Our cluster analysis of the estimated spatial trend and latitude</w:t>
      </w:r>
      <w:r>
        <w:t xml:space="preserve"> helped 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proofErr w:type="gramStart"/>
      <w:r w:rsidR="00306407">
        <w:t>boundary</w:t>
      </w:r>
      <w:proofErr w:type="gramEnd"/>
      <w:r w:rsidR="00306407">
        <w:t xml:space="preserve"> of the spatial-</w:t>
      </w:r>
      <w:r w:rsidR="005B5CB5">
        <w:t xml:space="preserve">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 xml:space="preserve">trend cluster. </w:t>
      </w:r>
      <w:r w:rsidR="00AB5B32">
        <w:t>Similar results were obtained when clustering was performed on the spatial trend alone, without inclusion of latitude as an additional variable</w:t>
      </w:r>
      <w:r w:rsidR="0008599B">
        <w:t>, yet cluster assignment was somewhat less cohesive</w:t>
      </w:r>
      <w:r w:rsidR="00AB5B32">
        <w:t xml:space="preserve">. </w:t>
      </w:r>
      <w:r w:rsidR="005B5CB5">
        <w:t xml:space="preserve">Given the general proximity between trend cluster breaks and the established biogeographic boundaries, we chose to evaluate the latitudinal center of gravity (COG) within each biogeographic region to compare with the </w:t>
      </w:r>
      <w:proofErr w:type="spellStart"/>
      <w:r w:rsidR="005B5CB5">
        <w:t>coastwide</w:t>
      </w:r>
      <w:proofErr w:type="spellEnd"/>
      <w:r w:rsidR="005B5CB5">
        <w:t xml:space="preserve"> COG.</w:t>
      </w:r>
      <w:r w:rsidR="00DC32E2">
        <w:t xml:space="preserve"> </w:t>
      </w:r>
    </w:p>
    <w:p w14:paraId="2E6C10B8" w14:textId="0D80A56D" w:rsidR="00B21799" w:rsidRDefault="00B21799" w:rsidP="00F664D4">
      <w:pPr>
        <w:spacing w:after="120" w:line="259"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2F5226D" w:rsidR="00386DC1" w:rsidRDefault="000631C2" w:rsidP="009F6418">
      <w:pPr>
        <w:spacing w:after="120" w:line="259"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stomas</w:t>
      </w:r>
      <w:r w:rsidR="00D93BDD">
        <w:t xml:space="preserve">) </w:t>
      </w:r>
      <w:r w:rsidR="00A349C7">
        <w:t xml:space="preserve">had a southward </w:t>
      </w:r>
      <w:r w:rsidR="001C05F4">
        <w:t>density</w:t>
      </w:r>
      <w:r w:rsidR="00A349C7">
        <w:t xml:space="preserve"> shift </w:t>
      </w:r>
      <w:r>
        <w:t xml:space="preserve">and </w:t>
      </w:r>
      <w:bookmarkStart w:id="0" w:name="_Hlk27058813"/>
      <w:proofErr w:type="spellStart"/>
      <w:r>
        <w:t>shortspine</w:t>
      </w:r>
      <w:proofErr w:type="spellEnd"/>
      <w:r>
        <w:t xml:space="preserve"> </w:t>
      </w:r>
      <w:proofErr w:type="spellStart"/>
      <w:r>
        <w:t>thornyh</w:t>
      </w:r>
      <w:bookmarkEnd w:id="0"/>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proofErr w:type="spellStart"/>
      <w:r w:rsidR="00812679">
        <w:t>coastwide</w:t>
      </w:r>
      <w:proofErr w:type="spellEnd"/>
      <w:r w:rsidR="00812679">
        <w:t xml:space="preserv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w:t>
      </w:r>
      <w:proofErr w:type="spellStart"/>
      <w:r w:rsidR="00812679">
        <w:t>coastwide</w:t>
      </w:r>
      <w:proofErr w:type="spellEnd"/>
      <w:r w:rsidR="00812679">
        <w:t xml:space="preserv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 xml:space="preserve">we can see that </w:t>
      </w:r>
      <w:proofErr w:type="spellStart"/>
      <w:r w:rsidR="00A349C7" w:rsidRPr="00A349C7">
        <w:t>coastwide</w:t>
      </w:r>
      <w:proofErr w:type="spellEnd"/>
      <w:r w:rsidR="00A349C7" w:rsidRPr="00A349C7">
        <w:t xml:space="preserv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 xml:space="preserve">while the northern </w:t>
      </w:r>
      <w:r w:rsidR="009367A8">
        <w:lastRenderedPageBreak/>
        <w:t>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6ECFE969" w:rsidR="00812679" w:rsidRDefault="004F2DA7" w:rsidP="00D766A8">
      <w:pPr>
        <w:spacing w:after="120" w:line="259"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w:t>
      </w:r>
      <w:proofErr w:type="spellStart"/>
      <w:r>
        <w:t>coastwide</w:t>
      </w:r>
      <w:proofErr w:type="spellEnd"/>
      <w:r>
        <w:t xml:space="preserve">, yet they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w:t>
      </w:r>
      <w:proofErr w:type="spellStart"/>
      <w:r w:rsidR="009D3831">
        <w:t>coastwide</w:t>
      </w:r>
      <w:proofErr w:type="spellEnd"/>
      <w:r w:rsidR="009D3831">
        <w:t xml:space="preserv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645C907" w:rsidR="00DE015F" w:rsidRPr="00264DBE" w:rsidRDefault="008E0DB6" w:rsidP="009F6418">
      <w:pPr>
        <w:spacing w:after="120" w:line="259"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 xml:space="preserve">These observations contrast with those from the COG, where the </w:t>
      </w:r>
      <w:proofErr w:type="spellStart"/>
      <w:r w:rsidR="009A107D">
        <w:t>coastwide</w:t>
      </w:r>
      <w:proofErr w:type="spellEnd"/>
      <w:r w:rsidR="009A107D">
        <w:t xml:space="preserv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w:t>
      </w:r>
      <w:proofErr w:type="spellStart"/>
      <w:r w:rsidR="00397D39">
        <w:t>coastwide</w:t>
      </w:r>
      <w:proofErr w:type="spellEnd"/>
      <w:r w:rsidR="00397D39">
        <w:t>, yet the spatial trend indicated that densities were increasing fastest at the northern and southern ends of the region</w:t>
      </w:r>
      <w:r w:rsidR="00DE015F">
        <w:t xml:space="preserve">. </w:t>
      </w:r>
      <w:r w:rsidR="00C51922">
        <w:t xml:space="preserve">However, the </w:t>
      </w:r>
      <w:proofErr w:type="spellStart"/>
      <w:r w:rsidR="00C51922">
        <w:t>coastwide</w:t>
      </w:r>
      <w:proofErr w:type="spellEnd"/>
      <w:r w:rsidR="00C51922">
        <w:t xml:space="preserv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 xml:space="preserve">somewhat consistent with the </w:t>
      </w:r>
      <w:proofErr w:type="spellStart"/>
      <w:r w:rsidR="00FD7790">
        <w:t>coastwide</w:t>
      </w:r>
      <w:proofErr w:type="spellEnd"/>
      <w:r w:rsidR="00FD7790">
        <w:t xml:space="preserv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w:t>
      </w:r>
      <w:proofErr w:type="spellStart"/>
      <w:r w:rsidR="00DE015F">
        <w:t>coastwide</w:t>
      </w:r>
      <w:proofErr w:type="spellEnd"/>
      <w:r w:rsidR="00DE015F">
        <w:t xml:space="preserve"> COG </w:t>
      </w:r>
      <w:proofErr w:type="spellStart"/>
      <w:r w:rsidR="00DE015F">
        <w:t>timeseries</w:t>
      </w:r>
      <w:proofErr w:type="spellEnd"/>
      <w:r w:rsidR="00DE015F">
        <w:t xml:space="preserve">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5D1F7EFD" w:rsidR="00DE7E57" w:rsidRDefault="006D0D73" w:rsidP="00D766A8">
      <w:pPr>
        <w:spacing w:after="120" w:line="259"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w:t>
      </w:r>
      <w:r w:rsidR="00B0437D">
        <w:lastRenderedPageBreak/>
        <w:t xml:space="preserve">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44347D">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6k6W77QB/CLJaMUcJ","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p>
    <w:p w14:paraId="1936CBAB" w14:textId="30EE0A42" w:rsidR="00DE7E57" w:rsidRDefault="0044347D" w:rsidP="0089470C">
      <w:pPr>
        <w:spacing w:after="120" w:line="259"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r>
        <w: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Pr>
          <w:rFonts w:ascii="Cambria Math" w:hAnsi="Cambria Math" w:cs="Cambria Math"/>
        </w:rPr>
        <w:instrText>∼</w:instrText>
      </w:r>
      <w: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slower life histories and lower variation in dispersal paths)</w:t>
      </w:r>
      <w:r w:rsidR="00D66CB2">
        <w:t xml:space="preserve">. </w:t>
      </w:r>
      <w:r w:rsidR="0089470C">
        <w:t>Further ways to constrain the variance parameters, such as developing informative Bayesian priors from similar surveys</w:t>
      </w:r>
      <w:r w:rsidR="006454FE">
        <w:t xml:space="preserve"> </w:t>
      </w:r>
      <w:r w:rsidR="0004774A">
        <w:t>migh</w:t>
      </w:r>
      <w:r w:rsidR="009200D7">
        <w:t>t extend the detectability of special trend structure over the models used here.</w:t>
      </w:r>
    </w:p>
    <w:p w14:paraId="66301DFC" w14:textId="3FFDCDB5" w:rsidR="00DE7E57" w:rsidRDefault="00DE7E57" w:rsidP="009F6418">
      <w:pPr>
        <w:spacing w:after="120" w:line="259"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the resulting maps of the spatially</w:t>
      </w:r>
      <w:r w:rsidR="00F85B0D">
        <w:t xml:space="preserve"> </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r w:rsidR="007C1E28">
        <w:instrText xml:space="preserve"> ADDIN ZOTERO_ITEM CSL_CITATION {"citationID":"GpoIYBpo","properties":{"formattedCitation":"(COG; this study, Thorson et al. 2016)","plainCitation":"(COG; this study, Thorson et al. 2016)","noteIndex":0},"citationItems":[{"id":"6k6W77QB/CLJaMUcJ","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proofErr w:type="spellStart"/>
      <w:r w:rsidR="0000736B">
        <w:t>coastwide</w:t>
      </w:r>
      <w:proofErr w:type="spellEnd"/>
      <w:r w:rsidR="0000736B">
        <w:t xml:space="preserv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w:t>
      </w:r>
      <w:proofErr w:type="spellStart"/>
      <w:r>
        <w:t>coastwide</w:t>
      </w:r>
      <w:proofErr w:type="spellEnd"/>
      <w:r>
        <w:t xml:space="preserv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0B1EFBCA" w:rsidR="00DE7E57" w:rsidRDefault="00DE7E57" w:rsidP="00B0437D">
      <w:pPr>
        <w:spacing w:after="120" w:line="259"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w:t>
      </w:r>
      <w:proofErr w:type="spellStart"/>
      <w:r>
        <w:t>coastwide</w:t>
      </w:r>
      <w:proofErr w:type="spellEnd"/>
      <w:r>
        <w:t xml:space="preserve"> trends i</w:t>
      </w:r>
      <w:r w:rsidR="00F17B01">
        <w:t xml:space="preserve">n COG across multiple species as a result of climate change. </w:t>
      </w:r>
      <w:r>
        <w:t xml:space="preserve">These </w:t>
      </w:r>
      <w:proofErr w:type="spellStart"/>
      <w:r w:rsidR="00806A01">
        <w:t>coastwide</w:t>
      </w:r>
      <w:proofErr w:type="spellEnd"/>
      <w:r>
        <w:t xml:space="preserve"> patterns are observed in systems </w:t>
      </w:r>
      <w:r>
        <w:lastRenderedPageBreak/>
        <w:t>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biomass </w:t>
      </w:r>
      <w:r w:rsidR="0068598A">
        <w:t>are</w:t>
      </w:r>
      <w:r w:rsidR="00F34C9C">
        <w:t xml:space="preserve"> inherently patchy, meaning that detecting </w:t>
      </w:r>
      <w:r w:rsidR="006966F3">
        <w:t xml:space="preserve">a </w:t>
      </w:r>
      <w:r w:rsidR="00F34C9C">
        <w:t xml:space="preserve">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example, </w:t>
      </w:r>
      <w:r w:rsidR="00183F4B">
        <w:t xml:space="preserve">if climate change causes a global intensification of upwelling 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one could hypothesize that biomass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10E2C208" w14:textId="77777777" w:rsidR="00562052" w:rsidRDefault="00B06BF9" w:rsidP="00562052">
      <w:pPr>
        <w:spacing w:after="120" w:line="259"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and decision-making processes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p>
    <w:p w14:paraId="0FEC72A9" w14:textId="77777777" w:rsidR="00562052" w:rsidRDefault="00562052" w:rsidP="00562052">
      <w:pPr>
        <w:spacing w:after="120" w:line="259" w:lineRule="auto"/>
      </w:pPr>
    </w:p>
    <w:p w14:paraId="40AA1D5F" w14:textId="05971425" w:rsidR="00562052" w:rsidRPr="00562052" w:rsidRDefault="00562052" w:rsidP="00562052">
      <w:pPr>
        <w:spacing w:after="120" w:line="259" w:lineRule="auto"/>
      </w:pPr>
      <w:r>
        <w:rPr>
          <w:b/>
        </w:rPr>
        <w:t>Acknowledgements</w:t>
      </w:r>
    </w:p>
    <w:p w14:paraId="0FBE97BC" w14:textId="55CD3C2C" w:rsidR="00B06BF9" w:rsidRPr="00065793" w:rsidRDefault="003D1119" w:rsidP="00B06BF9">
      <w:pPr>
        <w:spacing w:after="160" w:line="259" w:lineRule="auto"/>
        <w:rPr>
          <w:lang w:val="en"/>
        </w:rPr>
      </w:pPr>
      <w:r w:rsidRPr="003D1119">
        <w:rPr>
          <w:lang w:val="en"/>
        </w:rPr>
        <w:t xml:space="preserve">We thank the </w:t>
      </w:r>
      <w:r>
        <w:rPr>
          <w:lang w:val="en"/>
        </w:rPr>
        <w:t xml:space="preserve">NOAA </w:t>
      </w:r>
      <w:r w:rsidRPr="003D1119">
        <w:rPr>
          <w:lang w:val="en"/>
        </w:rPr>
        <w:t xml:space="preserve">NWFSC FRAM Fisheries Research Survey Team (Keith </w:t>
      </w:r>
      <w:proofErr w:type="spellStart"/>
      <w:r w:rsidRPr="003D1119">
        <w:rPr>
          <w:lang w:val="en"/>
        </w:rPr>
        <w:t>Bosley</w:t>
      </w:r>
      <w:proofErr w:type="spellEnd"/>
      <w:r w:rsidRPr="003D1119">
        <w:rPr>
          <w:lang w:val="en"/>
        </w:rPr>
        <w:t xml:space="preserve">, John Buchanan, Mark </w:t>
      </w:r>
      <w:proofErr w:type="spellStart"/>
      <w:r w:rsidRPr="003D1119">
        <w:rPr>
          <w:lang w:val="en"/>
        </w:rPr>
        <w:t>Bradburn</w:t>
      </w:r>
      <w:proofErr w:type="spellEnd"/>
      <w:r w:rsidRPr="003D1119">
        <w:rPr>
          <w:lang w:val="en"/>
        </w:rPr>
        <w:t>, Doug Draper, Melissa Head, John Harms, Aimee Keller</w:t>
      </w:r>
      <w:r w:rsidR="009B04F7">
        <w:rPr>
          <w:lang w:val="en"/>
        </w:rPr>
        <w:t xml:space="preserve">, Dan </w:t>
      </w:r>
      <w:proofErr w:type="spellStart"/>
      <w:r w:rsidR="009B04F7">
        <w:rPr>
          <w:lang w:val="en"/>
        </w:rPr>
        <w:t>Kamikawa</w:t>
      </w:r>
      <w:proofErr w:type="spellEnd"/>
      <w:r w:rsidR="009B04F7">
        <w:rPr>
          <w:lang w:val="en"/>
        </w:rPr>
        <w:t xml:space="preserve"> and</w:t>
      </w:r>
      <w:r w:rsidRPr="003D1119">
        <w:rPr>
          <w:lang w:val="en"/>
        </w:rPr>
        <w:t xml:space="preserve"> Victor Simon) and </w:t>
      </w:r>
      <w:r w:rsidR="009B04F7">
        <w:rPr>
          <w:lang w:val="en"/>
        </w:rPr>
        <w:t>commercial captains and</w:t>
      </w:r>
      <w:r w:rsidRPr="003D1119">
        <w:rPr>
          <w:lang w:val="en"/>
        </w:rPr>
        <w:t xml:space="preserve"> crew on the US West Coast </w:t>
      </w:r>
      <w:proofErr w:type="spellStart"/>
      <w:r w:rsidRPr="003D1119">
        <w:rPr>
          <w:lang w:val="en"/>
        </w:rPr>
        <w:t>Groundfish</w:t>
      </w:r>
      <w:proofErr w:type="spellEnd"/>
      <w:r w:rsidRPr="003D1119">
        <w:rPr>
          <w:lang w:val="en"/>
        </w:rPr>
        <w:t xml:space="preserve"> Bottom Trawl Survey; </w:t>
      </w:r>
      <w:r>
        <w:rPr>
          <w:lang w:val="en"/>
        </w:rPr>
        <w:t xml:space="preserve">Chris Harvey for </w:t>
      </w:r>
      <w:r w:rsidR="00065793">
        <w:rPr>
          <w:lang w:val="en"/>
        </w:rPr>
        <w:t xml:space="preserve">guidance on management needs and valued research directions, and for funding the spatial indicators working group that helped refine the analysis; </w:t>
      </w:r>
      <w:r>
        <w:rPr>
          <w:lang w:val="en"/>
        </w:rPr>
        <w:t xml:space="preserve">Stanislaw </w:t>
      </w:r>
      <w:proofErr w:type="spellStart"/>
      <w:r>
        <w:rPr>
          <w:lang w:val="en"/>
        </w:rPr>
        <w:t>Kotwicki</w:t>
      </w:r>
      <w:proofErr w:type="spellEnd"/>
      <w:r>
        <w:rPr>
          <w:lang w:val="en"/>
        </w:rPr>
        <w:t xml:space="preserve"> for providing resources supporting analysis and writing;</w:t>
      </w:r>
      <w:r w:rsidRPr="003D1119">
        <w:rPr>
          <w:lang w:val="en"/>
        </w:rPr>
        <w:t xml:space="preserve"> </w:t>
      </w:r>
      <w:r w:rsidR="00065793">
        <w:rPr>
          <w:lang w:val="en"/>
        </w:rPr>
        <w:t xml:space="preserve">Ole Shelton and </w:t>
      </w:r>
      <w:proofErr w:type="spellStart"/>
      <w:r w:rsidR="00065793">
        <w:rPr>
          <w:lang w:val="en"/>
        </w:rPr>
        <w:t>Jameal</w:t>
      </w:r>
      <w:proofErr w:type="spellEnd"/>
      <w:r w:rsidR="00065793">
        <w:rPr>
          <w:lang w:val="en"/>
        </w:rPr>
        <w:t xml:space="preserve"> </w:t>
      </w:r>
      <w:proofErr w:type="spellStart"/>
      <w:r w:rsidR="00065793">
        <w:rPr>
          <w:lang w:val="en"/>
        </w:rPr>
        <w:t>Samhouri</w:t>
      </w:r>
      <w:proofErr w:type="spellEnd"/>
      <w:r w:rsidR="00065793">
        <w:rPr>
          <w:lang w:val="en"/>
        </w:rPr>
        <w:t xml:space="preserve"> </w:t>
      </w:r>
      <w:r w:rsidRPr="003D1119">
        <w:rPr>
          <w:lang w:val="en"/>
        </w:rPr>
        <w:t>for helpful discussions</w:t>
      </w:r>
      <w:r w:rsidR="00065793">
        <w:rPr>
          <w:lang w:val="en"/>
        </w:rPr>
        <w:t>; Blake Feist for assistance with bathymetry data</w:t>
      </w:r>
      <w:r w:rsidR="00AB5B32">
        <w:rPr>
          <w:lang w:val="en"/>
        </w:rPr>
        <w:t>; and James Thorson and Cecilia O’Leary for manuscript comments</w:t>
      </w:r>
      <w:r w:rsidRPr="003D1119">
        <w:rPr>
          <w:lang w:val="en"/>
        </w:rPr>
        <w:t>. LAKB was supported by funding from the NOAA Fisheries and the Environment (FATE) program, and the Joint Institute for the Study of the Atmosphere and Ocean (JISAO) under NOAA Cooperative Agreement No. NA15OAR 4320063.</w:t>
      </w:r>
      <w:r w:rsidR="00B06BF9" w:rsidRPr="003D1119">
        <w:br w:type="page"/>
      </w:r>
    </w:p>
    <w:p w14:paraId="6A1D214C" w14:textId="1C980215" w:rsidR="0051393F" w:rsidRDefault="003B607E" w:rsidP="003B607E">
      <w:pPr>
        <w:spacing w:after="160" w:line="259" w:lineRule="auto"/>
      </w:pPr>
      <w:bookmarkStart w:id="1" w:name="_GoBack"/>
      <w:r w:rsidRPr="003B607E">
        <w:rPr>
          <w:noProof/>
          <w:lang w:val="en-US"/>
        </w:rPr>
        <w:lastRenderedPageBreak/>
        <w:drawing>
          <wp:inline distT="0" distB="0" distL="0" distR="0" wp14:anchorId="23D203E6" wp14:editId="68B1F86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bookmarkEnd w:id="1"/>
    </w:p>
    <w:p w14:paraId="35472989" w14:textId="10CC2BB8" w:rsidR="0051393F" w:rsidRDefault="0051393F">
      <w:pPr>
        <w:spacing w:after="160" w:line="259"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8A1E11">
        <w:t xml:space="preserve"> </w:t>
      </w:r>
      <w:r w:rsidR="006113B7">
        <w:t>to</w:t>
      </w:r>
      <w:r w:rsidR="008A1E11">
        <w:t xml:space="preserve"> </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51393F">
      <w:pPr>
        <w:spacing w:after="160" w:line="259" w:lineRule="auto"/>
      </w:pPr>
    </w:p>
    <w:p w14:paraId="63345EBB" w14:textId="7495E15D" w:rsidR="00A939E4" w:rsidRDefault="00F4316E" w:rsidP="00A939E4">
      <w:pPr>
        <w:spacing w:after="160" w:line="259" w:lineRule="auto"/>
        <w:jc w:val="center"/>
        <w:rPr>
          <w:vertAlign w:val="subscript"/>
        </w:rPr>
      </w:pPr>
      <w:r>
        <w:rPr>
          <w:noProof/>
          <w:lang w:val="en-US"/>
        </w:rPr>
        <w:lastRenderedPageBreak/>
        <w:drawing>
          <wp:inline distT="0" distB="0" distL="0" distR="0" wp14:anchorId="53AD44B1" wp14:editId="2594251F">
            <wp:extent cx="3952875" cy="64205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3961196" cy="6434027"/>
                    </a:xfrm>
                    <a:prstGeom prst="rect">
                      <a:avLst/>
                    </a:prstGeom>
                  </pic:spPr>
                </pic:pic>
              </a:graphicData>
            </a:graphic>
          </wp:inline>
        </w:drawing>
      </w:r>
    </w:p>
    <w:p w14:paraId="27D57BB4" w14:textId="65C6B089" w:rsidR="005437A8" w:rsidRDefault="00A939E4" w:rsidP="005B5CB5">
      <w:pPr>
        <w:spacing w:after="160" w:line="259" w:lineRule="auto"/>
      </w:pPr>
      <w:r>
        <w:t xml:space="preserve">Figure </w:t>
      </w:r>
      <w:r w:rsidR="005437A8">
        <w:t>2</w:t>
      </w:r>
      <w:r>
        <w:t xml:space="preserve">. Map of the bathymetry within the US west coast </w:t>
      </w:r>
      <w:proofErr w:type="spellStart"/>
      <w:r>
        <w:t>groundfish</w:t>
      </w:r>
      <w:proofErr w:type="spellEnd"/>
      <w:r>
        <w:t xml:space="preserve">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pPr>
      <w:r>
        <w:br w:type="page"/>
      </w:r>
    </w:p>
    <w:p w14:paraId="0AA39DC8" w14:textId="6492863F" w:rsidR="005437A8" w:rsidRDefault="0095349A" w:rsidP="005437A8">
      <w:pPr>
        <w:spacing w:after="160" w:line="259" w:lineRule="auto"/>
      </w:pPr>
      <w:r>
        <w:rPr>
          <w:noProof/>
          <w:lang w:val="en-US"/>
        </w:rPr>
        <w:lastRenderedPageBreak/>
        <w:drawing>
          <wp:inline distT="0" distB="0" distL="0" distR="0" wp14:anchorId="643505D6" wp14:editId="2BD96E20">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5943600" cy="3714115"/>
                    </a:xfrm>
                    <a:prstGeom prst="rect">
                      <a:avLst/>
                    </a:prstGeom>
                  </pic:spPr>
                </pic:pic>
              </a:graphicData>
            </a:graphic>
          </wp:inline>
        </w:drawing>
      </w:r>
    </w:p>
    <w:p w14:paraId="51F681DE" w14:textId="248BE46A" w:rsidR="00811176" w:rsidRPr="005B5CB5" w:rsidRDefault="005437A8" w:rsidP="005B5CB5">
      <w:pPr>
        <w:spacing w:after="160" w:line="259" w:lineRule="auto"/>
        <w:rPr>
          <w:vertAlign w:val="subscript"/>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Pr>
          <w:rFonts w:eastAsiaTheme="minorEastAsia"/>
        </w:rPr>
        <w:t xml:space="preserve"> refer to the spatial-</w:t>
      </w:r>
      <w:r w:rsidR="00E6142A">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4C5FB02A" w:rsidR="00811176" w:rsidRDefault="00210D6C">
      <w:r>
        <w:rPr>
          <w:noProof/>
          <w:lang w:val="en-US"/>
        </w:rPr>
        <w:lastRenderedPageBreak/>
        <w:drawing>
          <wp:inline distT="0" distB="0" distL="0" distR="0" wp14:anchorId="0DF6280F" wp14:editId="27BD2F0D">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5943600" cy="3565525"/>
                    </a:xfrm>
                    <a:prstGeom prst="rect">
                      <a:avLst/>
                    </a:prstGeom>
                  </pic:spPr>
                </pic:pic>
              </a:graphicData>
            </a:graphic>
          </wp:inline>
        </w:drawing>
      </w:r>
    </w:p>
    <w:p w14:paraId="6DBD324F" w14:textId="4B1AC60D" w:rsidR="00811176" w:rsidRDefault="00811176">
      <w:r>
        <w:t xml:space="preserve">Figure </w:t>
      </w:r>
      <w:r w:rsidR="005B5CB5">
        <w:t>4</w:t>
      </w:r>
      <w:r>
        <w:t xml:space="preserve">. </w:t>
      </w:r>
      <w:proofErr w:type="spellStart"/>
      <w:r w:rsidR="002F0878">
        <w:t>Stripplot</w:t>
      </w:r>
      <w:proofErr w:type="spellEnd"/>
      <w:r w:rsidR="002F0878">
        <w:t xml:space="preserve"> showing each unique cluster of latitude and </w:t>
      </w:r>
      <w:r w:rsidR="00843324">
        <w:t>spatial trend (slope</w:t>
      </w:r>
      <w:r w:rsidR="00B15C88">
        <w:t xml:space="preserve"> over time</w:t>
      </w:r>
      <w:r w:rsidR="00843324">
        <w:t xml:space="preserve">) </w:t>
      </w:r>
      <w:r w:rsidR="002F0878">
        <w:t xml:space="preserve">by species. Each set of points associated with a given cluster are represented by a different column and colored by their deviation from the mean </w:t>
      </w:r>
      <w:proofErr w:type="spellStart"/>
      <w:r w:rsidR="002F0878">
        <w:t>coastwide</w:t>
      </w:r>
      <w:proofErr w:type="spellEnd"/>
      <w:r w:rsidR="002F0878">
        <w:t xml:space="preserve"> trend for a given species. Grey points represent clusters from which the trend was within 0.01 of the mean </w:t>
      </w:r>
      <w:proofErr w:type="spellStart"/>
      <w:r w:rsidR="002F0878">
        <w:t>coastwide</w:t>
      </w:r>
      <w:proofErr w:type="spellEnd"/>
      <w:r w:rsidR="002F0878">
        <w:t xml:space="preserv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pPr>
      <w:r>
        <w:br w:type="page"/>
      </w:r>
    </w:p>
    <w:p w14:paraId="4E1CB6FD" w14:textId="5721692C" w:rsidR="0002735B" w:rsidRDefault="00210D6C" w:rsidP="0002735B">
      <w:pPr>
        <w:spacing w:after="160" w:line="259" w:lineRule="auto"/>
        <w:jc w:val="center"/>
        <w:rPr>
          <w:vertAlign w:val="subscript"/>
        </w:rPr>
      </w:pPr>
      <w:r>
        <w:rPr>
          <w:noProof/>
          <w:lang w:val="en-US"/>
        </w:rPr>
        <w:lastRenderedPageBreak/>
        <w:drawing>
          <wp:inline distT="0" distB="0" distL="0" distR="0" wp14:anchorId="37CCB339" wp14:editId="7568685E">
            <wp:extent cx="5396024" cy="764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5405253" cy="7658476"/>
                    </a:xfrm>
                    <a:prstGeom prst="rect">
                      <a:avLst/>
                    </a:prstGeom>
                  </pic:spPr>
                </pic:pic>
              </a:graphicData>
            </a:graphic>
          </wp:inline>
        </w:drawing>
      </w:r>
    </w:p>
    <w:p w14:paraId="445EDE7B" w14:textId="74C23FE6" w:rsidR="00F62588" w:rsidRPr="0002735B" w:rsidRDefault="005B5CB5" w:rsidP="005B5CB5">
      <w:pPr>
        <w:spacing w:after="160" w:line="259" w:lineRule="auto"/>
        <w:rPr>
          <w:vertAlign w:val="subscript"/>
        </w:rPr>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w:t>
      </w:r>
      <w:r>
        <w:lastRenderedPageBreak/>
        <w:t xml:space="preserve">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 xml:space="preserve">densities </w:t>
      </w:r>
      <w:proofErr w:type="spellStart"/>
      <w:r w:rsidR="00DD4113">
        <w:t>coastwide</w:t>
      </w:r>
      <w:proofErr w:type="spellEnd"/>
      <w:r>
        <w:t xml:space="preserve">, whereas the colored lines </w:t>
      </w:r>
      <w:r w:rsidR="00B25A3D">
        <w:t xml:space="preserve">represent </w:t>
      </w:r>
      <w:r>
        <w:t>the COGs for each unique biogeographic region (separated by Cape Mendocino, California in the north; Point Conception, California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Default="00E81ACF" w:rsidP="00344523">
      <w:pPr>
        <w:spacing w:after="160" w:line="259" w:lineRule="auto"/>
      </w:pPr>
      <w:r>
        <w:lastRenderedPageBreak/>
        <w:t>REFERENCES</w:t>
      </w:r>
    </w:p>
    <w:p w14:paraId="40216D9A" w14:textId="77777777" w:rsidR="007C1E28" w:rsidRPr="007C1E28" w:rsidRDefault="00E81ACF" w:rsidP="00AB5B32">
      <w:pPr>
        <w:pStyle w:val="Bibliography"/>
        <w:spacing w:line="240" w:lineRule="auto"/>
        <w:rPr>
          <w:rFonts w:ascii="Times New Roman" w:hAnsi="Times New Roman" w:cs="Times New Roman"/>
        </w:rPr>
      </w:pPr>
      <w:r>
        <w:fldChar w:fldCharType="begin"/>
      </w:r>
      <w:r w:rsidR="00593E1C">
        <w:instrText xml:space="preserve"> ADDIN ZOTERO_BIBL {"uncited":[],"omitted":[],"custom":[]} CSL_BIBLIOGRAPHY </w:instrText>
      </w:r>
      <w:r>
        <w:fldChar w:fldCharType="separate"/>
      </w:r>
      <w:r w:rsidR="007C1E28" w:rsidRPr="007C1E28">
        <w:rPr>
          <w:rFonts w:ascii="Times New Roman" w:hAnsi="Times New Roman" w:cs="Times New Roman"/>
        </w:rPr>
        <w:t>Akaike, H. 1973. Information theory and an extension of the maximum likelihood principle. Page 2nd International Symposium on Information Theory. Budapest: Akadémiai, Tsahkadsor, Armenia, USSR.</w:t>
      </w:r>
    </w:p>
    <w:p w14:paraId="5D7671F4"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nderson, S. C. 2019. sdmTMB: An R package for spatial and spatiotemporal GLMMs with TMB.</w:t>
      </w:r>
    </w:p>
    <w:p w14:paraId="23FE82A5"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nderson, S. C., E. A. Keppel, and Edwards, A.M. In press. A reproducible data synopsis for over 100 species of British Columbia groundfish.</w:t>
      </w:r>
    </w:p>
    <w:p w14:paraId="75E6C815"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nderson, S. C., and E. J. Ward. 2019. Black swans in space: modeling spatiotemporal processes with extremes. Ecology 100:e02403.</w:t>
      </w:r>
    </w:p>
    <w:p w14:paraId="3196CD28"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uger-Méthé, M., C. Field, C. M. Albertsen, A. E. Derocher, M. A. Lewis, I. D. Jonsen, and J. Mills Flemming. 2016. State-space models’ dirty little secrets: even simple linear Gaussian models can have estimation problems. Scientific Reports 6:26677.</w:t>
      </w:r>
    </w:p>
    <w:p w14:paraId="0149575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Bakun, A., D. B. Field, A. Redondo-Rodriguez, and S. J. Weeks. 2010. Greenhouse gas, upwelling-favorable winds, and the future of coastal ocean upwelling ecosystems. Global Change Biology 16:1213–1228.</w:t>
      </w:r>
    </w:p>
    <w:p w14:paraId="75A970D6"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Berger, A. M., D. R. Goethel, P. D. Lynch, T. Quinn, S. Mormede, J. McKenzie, and A. Dunn. 2017. Space oddity: The mission for spatial integration. Canadian Journal of Fisheries and Aquatic Sciences 74:1698–1716.</w:t>
      </w:r>
    </w:p>
    <w:p w14:paraId="005AAAB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Chen, J., M. E. Thompson, and C. Wu. 2004. Estimation of Fish Abundance Indices Based on Scientific Research Trawl Surveys. Biometrics 60:116–123.</w:t>
      </w:r>
    </w:p>
    <w:p w14:paraId="3154264B"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Dunn, P. K., and G. K. Smyth. 2005. Series evaluation of Tweedie exponential dispersion model densities. Statistics and Computing 15:267–280.</w:t>
      </w:r>
    </w:p>
    <w:p w14:paraId="044DCFBC"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Elith, J., M. Kearney, and S. Phillips. 2010. The art of modelling range-shifting species. Methods in Ecology and Evolution 1:330–342.</w:t>
      </w:r>
    </w:p>
    <w:p w14:paraId="382721E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Elith, J., and J. R. Leathwick. 2009. Species Distribution Models: Ecological Explanation and Prediction Across Space and Time. Annual Review of Ecology, Evolution, and Systematics 40:677–697.</w:t>
      </w:r>
    </w:p>
    <w:p w14:paraId="504CAD7A"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28A80640"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Hennig, C. 2019. fpc: Flexible Procedures for Clustering.</w:t>
      </w:r>
    </w:p>
    <w:p w14:paraId="5104926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Hitch, A. T., and P. L. Leberg. 2007. Breeding Distributions of North American Bird Species Moving North as a Result of Climate Change. Conservation Biology 21:534–539.</w:t>
      </w:r>
    </w:p>
    <w:p w14:paraId="37723CE2"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Johnson, K. F., J. T. Thorson, and A. E. Punt. 2019. Investigating the value of including depth during spatiotemporal index standardization. Fisheries Research 216:126–137.</w:t>
      </w:r>
    </w:p>
    <w:p w14:paraId="3496896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Kaufman, L., and P. J. Rousseeuw. 2009. Finding groups in data: an introduction to cluster analysis. John Wiley &amp; Sons.</w:t>
      </w:r>
    </w:p>
    <w:p w14:paraId="0E225CC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lastRenderedPageBreak/>
        <w:t>Keller, A. A., J. R. Wallace, and R. D. Methot. 2017. The Northwest Fisheries Science Center’s West Coast Groundfish Bottom Trawl Survey: History, Design, and Description. NOAA Technical Memorandum, Northwest Fisheries Science Center, Seattle, WA.</w:t>
      </w:r>
    </w:p>
    <w:p w14:paraId="574E441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7097F61B"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Kristensen, K., A. Nielsen, C. W. Berg, H. Skaug, and B. M. Bell. 2016. TMB: Automatic Differentiation and Laplace Approximation. Journal of Statistical Software 70:1–21.</w:t>
      </w:r>
    </w:p>
    <w:p w14:paraId="10C96764"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atimer, A. M., S. Banerjee, H. S. Jr, E. S. Mosher, and J. A. S. Jr. 2009. Hierarchical models facilitate spatial analysis of large data sets: a case study on invasive plant species in the northeastern United States. Ecology Letters 12:144–154.</w:t>
      </w:r>
    </w:p>
    <w:p w14:paraId="19902B4A"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enoir, J., J. C. Gégout, P. A. Marquet, P. de Ruffray, and H. Brisse. 2008. A Significant Upward Shift in Plant Species Optimum Elevation During the 20th Century. Science 320:1768.</w:t>
      </w:r>
    </w:p>
    <w:p w14:paraId="4AD9860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evin, L. A., M. Sibuet, A. J. Gooday, C. R. Smith, and A. Vanreusel. 2010. The roles of habitat heterogeneity in generating and maintaining biodiversity on continental margins: an introduction. Marine Ecology 31:1–5.</w:t>
      </w:r>
    </w:p>
    <w:p w14:paraId="15F8AE91"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evin, S. A. 1992. The problem of pattern and scale in ecology: the Robert H. MacArthur award lecture. Ecology 73:1943–1967.</w:t>
      </w:r>
    </w:p>
    <w:p w14:paraId="004D9E3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p>
    <w:p w14:paraId="3CBC280F"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indgren, F., H. Rue, and J. Lindström. 2011. An explicit link between Gaussian fields and Gaussian Markov random fields: the stochastic partial differential equation approach. Journal of the Royal Statistical Society: Series B (Statistical Methodology) 73:423–498.</w:t>
      </w:r>
    </w:p>
    <w:p w14:paraId="19598D23"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ink, J. S., J. K. T. Brodziak, S. F. Edwards, W. J. Overholtz, D. Mountain, J. W. Jossi, T. D. Smith, and M. J. Fogarty. 2002. Marine ecosystem assessment in a fisheries management context. Canadian Journal of Fisheries and Aquatic Sciences 59:1429–1440.</w:t>
      </w:r>
    </w:p>
    <w:p w14:paraId="1B8836BB"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owerre-Barbieri, S. K., I. A. Catalán, A. Frugård Opdal, and C. Jørgensen. 2019. Preparing for the future: integrating spatial ecology into ecosystem-based management. ICES Journal of Marine Science 76:467–476.</w:t>
      </w:r>
    </w:p>
    <w:p w14:paraId="53A8748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Maechler, M., P. Rousseeuw, A. Struyf, M. Hubert, and K. Hornik. 2019. cluster: Cluster Analysis Basics and Extensions.</w:t>
      </w:r>
    </w:p>
    <w:p w14:paraId="008C5683"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Nicholson, M. D., and S. Jennings. 2004. Testing candidate indicators to support ecosystem-based management: the power of monitoring surveys to detect temporal trends in fish community metrics. ICES Journal of Marine Science 61:35–42.</w:t>
      </w:r>
    </w:p>
    <w:p w14:paraId="22DF9AC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Pinsky, M. L., B. Worm, M. J. Fogarty, J. L. Sarmiento, and S. A. Levin. 2013. Marine taxa track local climate velocities. Science 341:1239–1242.</w:t>
      </w:r>
    </w:p>
    <w:p w14:paraId="7741D786"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 Core Team. 2018. R: A language and environment for statistical computing. Vienna, Austria.</w:t>
      </w:r>
    </w:p>
    <w:p w14:paraId="33F63876"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eynolds, A. P., G. Richards, B. de la Iglesia, and V. J. Rayward-Smith. 2006. Clustering Rules: A Comparison of Partitioning and Hierarchical Clustering Algorithms. Journal of Mathematical Modelling and Algorithms 5:475–504.</w:t>
      </w:r>
    </w:p>
    <w:p w14:paraId="07E0E402"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lastRenderedPageBreak/>
        <w:t>Rice, J. C., and S. M. Garcia. 2011. Fisheries, food security, climate change, and biodiversity: characteristics of the sector and perspectives on emerging issues. ICES Journal of Marine Science 68:1343–1353.</w:t>
      </w:r>
    </w:p>
    <w:p w14:paraId="5997CBBC"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2F6FCF2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uiz-Cárdenas, R., E. T. Krainski, and H. Rue. 2012. Direct fitting of dynamic models using integrated nested Laplace approximations — INLA. Computational Statistics &amp; Data Analysis 56:1808–1828.</w:t>
      </w:r>
    </w:p>
    <w:p w14:paraId="6F6BD00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agarin, R. D., S. D. Gaines, and B. Gaylord. 2006. Moving beyond assumptions to understand abundance distributions across the ranges of species. Trends in Ecology &amp; Evolution 21:524–530.</w:t>
      </w:r>
    </w:p>
    <w:p w14:paraId="161999B5"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helton, A. O., J. T. Thorson, E. J. Ward, and B. E. Feist. 2014. Spatial semiparametric models improve estimates of species abundance and distribution. Canadian Journal of Fisheries and Aquatic Sciences 71:1655–1666.</w:t>
      </w:r>
    </w:p>
    <w:p w14:paraId="6F2A6887"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hono, H. 2008. Application of the Tweedie distribution to zero-catch data in CPUE analysis. Fisheries Research 93:154–162.</w:t>
      </w:r>
    </w:p>
    <w:p w14:paraId="48F8F097"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tock, B. C., E. J. Ward, T. Eguchi, J. E. Jannot, J. T. Thorson, B. E. Feist, and B. X. Semmens. 2019. Comparing predictions of fisheries bycatch using multiple spatiotemporal species distribution model frameworks. Canadian Journal of Fisheries and Aquatic Sciences.</w:t>
      </w:r>
    </w:p>
    <w:p w14:paraId="113299EA"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2019a. Measuring the impact of oceanographic indices on species distribution shifts: The spatially varying effect of cold-pool extent in the eastern Bering Sea. Limnology and Oceanography 64:2632–2645.</w:t>
      </w:r>
    </w:p>
    <w:p w14:paraId="5D475D4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2019b. Guidance for decisions using the Vector Autoregressive Spatio-Temporal (VAST) package in stock, ecosystem, habitat and climate assessments. Fisheries Research 210:143–161.</w:t>
      </w:r>
    </w:p>
    <w:p w14:paraId="15D35520"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and L. A. K. Barnett. 2017. Comparing estimates of abundance trends and distribution shifts using single- and multispecies models of fishes and biogenic habitat. ICES Journal of Marine Science 74:1311–1321.</w:t>
      </w:r>
    </w:p>
    <w:p w14:paraId="677573A8"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M. L. Pinsky, and E. J. Ward. 2016. Model-based inference for estimating shifts in species distribution, area occupied and centre of gravity. Methods in Ecology and Evolution 7:990–1002.</w:t>
      </w:r>
    </w:p>
    <w:p w14:paraId="1FE2D55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A. O. Shelton, E. J. Ward, and H. J. Skaug. 2015. Geostatistical delta-generalized linear mixed models improve precision for estimated abundance indices for West Coast groundfishes. ICES Journal of Marine Science 72:1297–1310.</w:t>
      </w:r>
    </w:p>
    <w:p w14:paraId="5C2028C0"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58C83107"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Ward, E. J., J. E. Jannot, Y.-W. Lee, K. Ono, A. O. Shelton, and J. T. Thorson. 2015. Using spatiotemporal species distribution models to identify temporally evolving hotspots of species co-occurrence. Ecological Applications 25:2198–2209.</w:t>
      </w:r>
    </w:p>
    <w:p w14:paraId="130DCD3C"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t>
      </w:r>
    </w:p>
    <w:p w14:paraId="13873BA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lastRenderedPageBreak/>
        <w:t>Woillez, M., J. Rivoirard, and P. Petitgas. 2009. Notes on survey-based spatial indicators for monitoring fish populations. Aquatic Living Resources 22:155–164.</w:t>
      </w:r>
    </w:p>
    <w:p w14:paraId="4608731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Yackulic, C. B., R. Chandler, E. F. Zipkin, J. A. Royle, J. D. Nichols, E. H. Campbell Grant, and S. Veran. 2013. Presence-only modelling using MAXENT: when can we trust the inferences? 4:236–243.</w:t>
      </w:r>
    </w:p>
    <w:p w14:paraId="4D346278"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Zuur, A. F., E. N. Ieno, N. Walker, A. A. Saveliev, and G. M. Smith. 2009. Mixed Effects Models and Extensions in Ecology with R, 1st edition. Springer, New York.</w:t>
      </w:r>
    </w:p>
    <w:p w14:paraId="28C30B5A" w14:textId="6DB26E02" w:rsidR="00E81ACF" w:rsidRPr="00C62EA2" w:rsidRDefault="00E81ACF" w:rsidP="00AB5B32">
      <w:pPr>
        <w:rPr>
          <w:rFonts w:ascii="Times" w:hAnsi="Times"/>
        </w:rPr>
      </w:pPr>
      <w:r>
        <w:rPr>
          <w:rFonts w:ascii="Times" w:hAnsi="Times"/>
        </w:rPr>
        <w:fldChar w:fldCharType="end"/>
      </w:r>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1D78D7BE" w14:textId="0FA12D72" w:rsidR="0046021E" w:rsidRDefault="0046021E" w:rsidP="00344523">
      <w:pPr>
        <w:spacing w:after="160" w:line="259" w:lineRule="auto"/>
      </w:pPr>
      <w:r>
        <w:t xml:space="preserve">Table S1. Simulation parameters to evaluate sensitivity to spatiotemporal variation and observation error. </w:t>
      </w:r>
    </w:p>
    <w:tbl>
      <w:tblPr>
        <w:tblStyle w:val="TableGrid"/>
        <w:tblW w:w="0" w:type="auto"/>
        <w:tblLook w:val="04A0" w:firstRow="1" w:lastRow="0" w:firstColumn="1" w:lastColumn="0" w:noHBand="0" w:noVBand="1"/>
      </w:tblPr>
      <w:tblGrid>
        <w:gridCol w:w="1243"/>
        <w:gridCol w:w="4962"/>
        <w:gridCol w:w="2376"/>
      </w:tblGrid>
      <w:tr w:rsidR="0046021E" w14:paraId="7DE8E545" w14:textId="77777777" w:rsidTr="0044347D">
        <w:tc>
          <w:tcPr>
            <w:tcW w:w="0" w:type="auto"/>
          </w:tcPr>
          <w:p w14:paraId="64F7E4BD" w14:textId="28F8CC9E" w:rsidR="0046021E" w:rsidRPr="006C048B" w:rsidRDefault="0046021E" w:rsidP="006C048B">
            <w:pPr>
              <w:rPr>
                <w:i/>
              </w:rPr>
            </w:pPr>
            <w:r w:rsidRPr="006C048B">
              <w:rPr>
                <w:i/>
              </w:rPr>
              <w:t>Parameter</w:t>
            </w:r>
          </w:p>
        </w:tc>
        <w:tc>
          <w:tcPr>
            <w:tcW w:w="0" w:type="auto"/>
          </w:tcPr>
          <w:p w14:paraId="4D72D973" w14:textId="78CC3BA4" w:rsidR="0046021E" w:rsidRPr="006C048B" w:rsidRDefault="0046021E" w:rsidP="0046021E">
            <w:pPr>
              <w:rPr>
                <w:i/>
              </w:rPr>
            </w:pPr>
            <w:r w:rsidRPr="006C048B">
              <w:rPr>
                <w:i/>
              </w:rPr>
              <w:t>Interpretation</w:t>
            </w:r>
          </w:p>
        </w:tc>
        <w:tc>
          <w:tcPr>
            <w:tcW w:w="0" w:type="auto"/>
          </w:tcPr>
          <w:p w14:paraId="150F1016" w14:textId="083542E8" w:rsidR="0046021E" w:rsidRPr="006C048B" w:rsidRDefault="0046021E" w:rsidP="006C048B">
            <w:pPr>
              <w:rPr>
                <w:i/>
              </w:rPr>
            </w:pPr>
            <w:r w:rsidRPr="006C048B">
              <w:rPr>
                <w:i/>
              </w:rPr>
              <w:t>Value</w:t>
            </w:r>
          </w:p>
        </w:tc>
      </w:tr>
      <w:tr w:rsidR="0046021E" w14:paraId="0D7913D3" w14:textId="77777777" w:rsidTr="0044347D">
        <w:tc>
          <w:tcPr>
            <w:tcW w:w="0" w:type="auto"/>
          </w:tcPr>
          <w:p w14:paraId="6AB07AA1" w14:textId="2F5B46E8" w:rsidR="0046021E" w:rsidRDefault="0046021E" w:rsidP="006C048B">
            <w:pPr>
              <w:jc w:val="center"/>
            </w:pPr>
            <w:r>
              <w:t>T</w:t>
            </w:r>
          </w:p>
        </w:tc>
        <w:tc>
          <w:tcPr>
            <w:tcW w:w="0" w:type="auto"/>
          </w:tcPr>
          <w:p w14:paraId="700F78D9" w14:textId="7A39C2C6" w:rsidR="0046021E" w:rsidRDefault="0046021E" w:rsidP="0046021E">
            <w:r>
              <w:t>Time steps</w:t>
            </w:r>
          </w:p>
        </w:tc>
        <w:tc>
          <w:tcPr>
            <w:tcW w:w="0" w:type="auto"/>
          </w:tcPr>
          <w:p w14:paraId="0F5D685B" w14:textId="29B90BFF" w:rsidR="0046021E" w:rsidRDefault="0046021E" w:rsidP="006C048B">
            <w:r>
              <w:t>10</w:t>
            </w:r>
          </w:p>
        </w:tc>
      </w:tr>
      <w:tr w:rsidR="0046021E" w14:paraId="78B00F6D" w14:textId="77777777" w:rsidTr="0044347D">
        <w:tc>
          <w:tcPr>
            <w:tcW w:w="0" w:type="auto"/>
          </w:tcPr>
          <w:p w14:paraId="78FA31EF" w14:textId="2DE6286A" w:rsidR="0046021E" w:rsidRDefault="00C31143" w:rsidP="006C048B">
            <m:oMathPara>
              <m:oMath>
                <m:r>
                  <w:rPr>
                    <w:rFonts w:ascii="Cambria Math" w:hAnsi="Cambria Math"/>
                  </w:rPr>
                  <m:t>κ</m:t>
                </m:r>
              </m:oMath>
            </m:oMathPara>
          </w:p>
        </w:tc>
        <w:tc>
          <w:tcPr>
            <w:tcW w:w="0" w:type="auto"/>
          </w:tcPr>
          <w:p w14:paraId="29A8AFC0" w14:textId="0DDA166D" w:rsidR="0046021E" w:rsidRDefault="0046021E" w:rsidP="0046021E">
            <w:r>
              <w:t>Decay of spatial correlation</w:t>
            </w:r>
          </w:p>
        </w:tc>
        <w:tc>
          <w:tcPr>
            <w:tcW w:w="0" w:type="auto"/>
          </w:tcPr>
          <w:p w14:paraId="315A8514" w14:textId="02988E84" w:rsidR="0046021E" w:rsidRDefault="0046021E" w:rsidP="006C048B">
            <w:r>
              <w:t>1</w:t>
            </w:r>
          </w:p>
        </w:tc>
      </w:tr>
      <w:tr w:rsidR="0046021E" w14:paraId="34AA5DAF" w14:textId="77777777" w:rsidTr="0044347D">
        <w:tc>
          <w:tcPr>
            <w:tcW w:w="0" w:type="auto"/>
          </w:tcPr>
          <w:p w14:paraId="154CCD86" w14:textId="6EF4F488" w:rsidR="0046021E" w:rsidRDefault="00ED29CD" w:rsidP="006C048B">
            <m:oMathPara>
              <m:oMath>
                <m:sSub>
                  <m:sSubPr>
                    <m:ctrlPr>
                      <w:rPr>
                        <w:rFonts w:ascii="Cambria Math" w:hAnsi="Cambria Math"/>
                        <w:i/>
                      </w:rPr>
                    </m:ctrlPr>
                  </m:sSubPr>
                  <m:e>
                    <m:r>
                      <w:rPr>
                        <w:rFonts w:ascii="Cambria Math" w:hAnsi="Cambria Math"/>
                      </w:rPr>
                      <m:t>σ</m:t>
                    </m:r>
                  </m:e>
                  <m:sub>
                    <m:r>
                      <w:rPr>
                        <w:rFonts w:ascii="Cambria Math" w:hAnsi="Cambria Math"/>
                      </w:rPr>
                      <m:t>O</m:t>
                    </m:r>
                  </m:sub>
                </m:sSub>
              </m:oMath>
            </m:oMathPara>
          </w:p>
        </w:tc>
        <w:tc>
          <w:tcPr>
            <w:tcW w:w="0" w:type="auto"/>
          </w:tcPr>
          <w:p w14:paraId="713C792E" w14:textId="0C45F513" w:rsidR="0046021E" w:rsidRDefault="00C21535" w:rsidP="0046021E">
            <w:r>
              <w:t>Standard deviation of spatial process</w:t>
            </w:r>
          </w:p>
        </w:tc>
        <w:tc>
          <w:tcPr>
            <w:tcW w:w="0" w:type="auto"/>
          </w:tcPr>
          <w:p w14:paraId="3E754A26" w14:textId="1E8AE719" w:rsidR="0046021E" w:rsidRDefault="00C21535" w:rsidP="006C048B">
            <w:r>
              <w:t>0.01</w:t>
            </w:r>
          </w:p>
        </w:tc>
      </w:tr>
      <w:tr w:rsidR="00C21535" w14:paraId="5FAA8CA2" w14:textId="77777777" w:rsidTr="0044347D">
        <w:tc>
          <w:tcPr>
            <w:tcW w:w="0" w:type="auto"/>
          </w:tcPr>
          <w:p w14:paraId="06D8E02A" w14:textId="55B837D3" w:rsidR="00C21535" w:rsidRDefault="00ED29CD" w:rsidP="006C048B">
            <m:oMathPara>
              <m:oMath>
                <m:sSub>
                  <m:sSubPr>
                    <m:ctrlPr>
                      <w:rPr>
                        <w:rFonts w:ascii="Cambria Math" w:hAnsi="Cambria Math"/>
                        <w:i/>
                      </w:rPr>
                    </m:ctrlPr>
                  </m:sSubPr>
                  <m:e>
                    <m:r>
                      <w:rPr>
                        <w:rFonts w:ascii="Cambria Math" w:hAnsi="Cambria Math"/>
                      </w:rPr>
                      <m:t>σ</m:t>
                    </m:r>
                  </m:e>
                  <m:sub>
                    <m:r>
                      <w:rPr>
                        <w:rFonts w:ascii="Cambria Math" w:hAnsi="Cambria Math"/>
                      </w:rPr>
                      <m:t>E</m:t>
                    </m:r>
                  </m:sub>
                </m:sSub>
              </m:oMath>
            </m:oMathPara>
          </w:p>
        </w:tc>
        <w:tc>
          <w:tcPr>
            <w:tcW w:w="0" w:type="auto"/>
          </w:tcPr>
          <w:p w14:paraId="36714174" w14:textId="1D8FB3EB" w:rsidR="00C21535" w:rsidRDefault="00C21535" w:rsidP="00C21535">
            <w:r>
              <w:t>Standard deviation of spatiotemporal process</w:t>
            </w:r>
          </w:p>
        </w:tc>
        <w:tc>
          <w:tcPr>
            <w:tcW w:w="0" w:type="auto"/>
          </w:tcPr>
          <w:p w14:paraId="491C59B7" w14:textId="3E5AA1DE"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21535" w14:paraId="5402EC75" w14:textId="77777777" w:rsidTr="0044347D">
        <w:tc>
          <w:tcPr>
            <w:tcW w:w="0" w:type="auto"/>
          </w:tcPr>
          <w:p w14:paraId="2CE203CF" w14:textId="0170BE52" w:rsidR="00C21535" w:rsidRDefault="00C31143" w:rsidP="006C048B">
            <m:oMathPara>
              <m:oMath>
                <m:r>
                  <w:rPr>
                    <w:rFonts w:ascii="Cambria Math" w:hAnsi="Cambria Math"/>
                  </w:rPr>
                  <m:t>ϕ</m:t>
                </m:r>
              </m:oMath>
            </m:oMathPara>
          </w:p>
        </w:tc>
        <w:tc>
          <w:tcPr>
            <w:tcW w:w="0" w:type="auto"/>
          </w:tcPr>
          <w:p w14:paraId="4B0A1BAD" w14:textId="3B1020E0" w:rsidR="00C21535" w:rsidRDefault="00C21535" w:rsidP="00C21535">
            <w:r>
              <w:t>Observation error scale</w:t>
            </w:r>
          </w:p>
        </w:tc>
        <w:tc>
          <w:tcPr>
            <w:tcW w:w="0" w:type="auto"/>
          </w:tcPr>
          <w:p w14:paraId="75B8F7AF" w14:textId="45E9AC62"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31143" w14:paraId="1BF1DFB0" w14:textId="77777777" w:rsidTr="0044347D">
        <w:tc>
          <w:tcPr>
            <w:tcW w:w="0" w:type="auto"/>
          </w:tcPr>
          <w:p w14:paraId="7FC5FCC3" w14:textId="10EF49F2" w:rsidR="00C31143" w:rsidRDefault="00ED29CD" w:rsidP="00C31143">
            <m:oMathPara>
              <m:oMath>
                <m:sSub>
                  <m:sSubPr>
                    <m:ctrlPr>
                      <w:rPr>
                        <w:rFonts w:ascii="Cambria Math" w:hAnsi="Cambria Math"/>
                        <w:i/>
                      </w:rPr>
                    </m:ctrlPr>
                  </m:sSubPr>
                  <m:e>
                    <m:r>
                      <w:rPr>
                        <w:rFonts w:ascii="Cambria Math" w:hAnsi="Cambria Math"/>
                      </w:rPr>
                      <m:t>κ</m:t>
                    </m:r>
                  </m:e>
                  <m:sub>
                    <m:r>
                      <w:rPr>
                        <w:rFonts w:ascii="Cambria Math" w:hAnsi="Cambria Math"/>
                      </w:rPr>
                      <m:t>trend</m:t>
                    </m:r>
                  </m:sub>
                </m:sSub>
              </m:oMath>
            </m:oMathPara>
          </w:p>
        </w:tc>
        <w:tc>
          <w:tcPr>
            <w:tcW w:w="0" w:type="auto"/>
          </w:tcPr>
          <w:p w14:paraId="697EB5C1" w14:textId="7128AB70" w:rsidR="00C31143" w:rsidRDefault="00C31143" w:rsidP="00C31143">
            <w:r>
              <w:t>Decay of spatial correlation</w:t>
            </w:r>
            <w:r w:rsidR="00AA3095">
              <w:t xml:space="preserve"> (trend field)</w:t>
            </w:r>
          </w:p>
        </w:tc>
        <w:tc>
          <w:tcPr>
            <w:tcW w:w="0" w:type="auto"/>
          </w:tcPr>
          <w:p w14:paraId="3D0FA320" w14:textId="57072F81" w:rsidR="00C31143" w:rsidRPr="00C21535" w:rsidRDefault="007D6F82" w:rsidP="00C31143">
            <w:r>
              <w:t>0.1</w:t>
            </w:r>
          </w:p>
        </w:tc>
      </w:tr>
      <w:tr w:rsidR="00C31143" w14:paraId="2768D920" w14:textId="77777777" w:rsidTr="0044347D">
        <w:tc>
          <w:tcPr>
            <w:tcW w:w="0" w:type="auto"/>
          </w:tcPr>
          <w:p w14:paraId="4568DB18" w14:textId="7A0E17B5" w:rsidR="00C31143" w:rsidRDefault="00ED29CD" w:rsidP="00C31143">
            <m:oMathPara>
              <m:oMath>
                <m:sSub>
                  <m:sSubPr>
                    <m:ctrlPr>
                      <w:rPr>
                        <w:rFonts w:ascii="Cambria Math" w:hAnsi="Cambria Math"/>
                        <w:i/>
                      </w:rPr>
                    </m:ctrlPr>
                  </m:sSubPr>
                  <m:e>
                    <m:r>
                      <w:rPr>
                        <w:rFonts w:ascii="Cambria Math" w:hAnsi="Cambria Math"/>
                      </w:rPr>
                      <m:t>σ</m:t>
                    </m:r>
                  </m:e>
                  <m:sub>
                    <m:r>
                      <w:rPr>
                        <w:rFonts w:ascii="Cambria Math" w:hAnsi="Cambria Math"/>
                      </w:rPr>
                      <m:t>O,trend</m:t>
                    </m:r>
                  </m:sub>
                </m:sSub>
              </m:oMath>
            </m:oMathPara>
          </w:p>
        </w:tc>
        <w:tc>
          <w:tcPr>
            <w:tcW w:w="0" w:type="auto"/>
          </w:tcPr>
          <w:p w14:paraId="62AA09CC" w14:textId="5C9807F2" w:rsidR="00C31143" w:rsidRDefault="00C31143" w:rsidP="00C31143">
            <w:r>
              <w:t>Standard deviation of spatial process</w:t>
            </w:r>
            <w:r w:rsidR="00AA3095">
              <w:t xml:space="preserve"> (trend field)</w:t>
            </w:r>
          </w:p>
        </w:tc>
        <w:tc>
          <w:tcPr>
            <w:tcW w:w="0" w:type="auto"/>
          </w:tcPr>
          <w:p w14:paraId="3046CE66" w14:textId="484FD31B" w:rsidR="00C31143" w:rsidRPr="00C21535" w:rsidRDefault="00C31143" w:rsidP="00C31143">
            <w:r>
              <w:t>0.01</w:t>
            </w:r>
          </w:p>
        </w:tc>
      </w:tr>
    </w:tbl>
    <w:p w14:paraId="355917B3" w14:textId="357E8282" w:rsidR="0046021E" w:rsidRDefault="0046021E" w:rsidP="00344523">
      <w:pPr>
        <w:spacing w:after="160" w:line="259" w:lineRule="auto"/>
      </w:pPr>
    </w:p>
    <w:p w14:paraId="51617391" w14:textId="77777777" w:rsidR="0046021E" w:rsidRDefault="0046021E" w:rsidP="00344523">
      <w:pPr>
        <w:spacing w:after="160" w:line="259" w:lineRule="auto"/>
      </w:pPr>
    </w:p>
    <w:p w14:paraId="0D391DEF" w14:textId="436FBF16" w:rsidR="00344523" w:rsidRDefault="0008062F" w:rsidP="00344523">
      <w:pPr>
        <w:spacing w:after="160" w:line="259" w:lineRule="auto"/>
      </w:pPr>
      <w:r>
        <w:t xml:space="preserve">Table </w:t>
      </w:r>
      <w:r w:rsidR="0046021E">
        <w:t>S2</w:t>
      </w:r>
      <w:r>
        <w:t>. Empirical occurrence and mean catch rates</w:t>
      </w:r>
      <w:r w:rsidR="00B6471E">
        <w:t xml:space="preserve"> for positive tows</w:t>
      </w:r>
      <w:r w:rsidR="00257344">
        <w:t xml:space="preserve"> (CPUE in kg/</w:t>
      </w:r>
      <w:r>
        <w:t>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w:t>
      </w:r>
      <w:proofErr w:type="spellStart"/>
      <w:r w:rsidR="00B6471E">
        <w:t>groundfish</w:t>
      </w:r>
      <w:proofErr w:type="spellEnd"/>
      <w:r w:rsidR="00B6471E">
        <w:t xml:space="preserve"> species included in our analysis. </w:t>
      </w:r>
    </w:p>
    <w:tbl>
      <w:tblPr>
        <w:tblW w:w="8455" w:type="dxa"/>
        <w:tblLook w:val="04A0" w:firstRow="1" w:lastRow="0" w:firstColumn="1" w:lastColumn="0" w:noHBand="0" w:noVBand="1"/>
      </w:tblPr>
      <w:tblGrid>
        <w:gridCol w:w="2875"/>
        <w:gridCol w:w="2700"/>
        <w:gridCol w:w="1350"/>
        <w:gridCol w:w="1530"/>
      </w:tblGrid>
      <w:tr w:rsidR="00DC32E2" w:rsidRPr="006C048B" w14:paraId="114EAD9E" w14:textId="77777777" w:rsidTr="006C048B">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6C048B" w:rsidRDefault="007A4D22" w:rsidP="00221E1C">
            <w:pPr>
              <w:rPr>
                <w:i/>
                <w:color w:val="000000"/>
              </w:rPr>
            </w:pPr>
            <w:r w:rsidRPr="006C048B">
              <w:rPr>
                <w:i/>
                <w:color w:val="000000"/>
              </w:rPr>
              <w:t>Species c</w:t>
            </w:r>
            <w:r w:rsidR="00DC32E2" w:rsidRPr="006C048B">
              <w:rPr>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6C048B" w:rsidRDefault="00DC32E2" w:rsidP="00221E1C">
            <w:pPr>
              <w:rPr>
                <w:i/>
                <w:color w:val="000000"/>
              </w:rPr>
            </w:pPr>
            <w:r w:rsidRPr="006C048B">
              <w:rPr>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6C048B" w:rsidRDefault="00DC32E2" w:rsidP="00221E1C">
            <w:pPr>
              <w:rPr>
                <w:i/>
                <w:color w:val="000000"/>
              </w:rPr>
            </w:pPr>
            <w:r w:rsidRPr="006C048B">
              <w:rPr>
                <w:i/>
                <w:color w:val="000000"/>
              </w:rPr>
              <w:t>Occurr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6C048B" w:rsidRDefault="00DC32E2" w:rsidP="00221E1C">
            <w:pPr>
              <w:rPr>
                <w:i/>
                <w:color w:val="000000"/>
              </w:rPr>
            </w:pPr>
            <w:r w:rsidRPr="006C048B">
              <w:rPr>
                <w:i/>
                <w:color w:val="000000"/>
              </w:rPr>
              <w:t>Mean CPUE</w:t>
            </w:r>
          </w:p>
        </w:tc>
      </w:tr>
      <w:tr w:rsidR="00DC32E2" w:rsidRPr="006C048B" w14:paraId="7492637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6C048B" w:rsidRDefault="00DC32E2" w:rsidP="00221E1C">
            <w:pPr>
              <w:rPr>
                <w:color w:val="000000"/>
              </w:rPr>
            </w:pPr>
            <w:proofErr w:type="spellStart"/>
            <w:r w:rsidRPr="006C048B">
              <w:rPr>
                <w:color w:val="000000"/>
              </w:rPr>
              <w:t>arrowtooth</w:t>
            </w:r>
            <w:proofErr w:type="spellEnd"/>
            <w:r w:rsidRPr="006C048B">
              <w:rPr>
                <w:color w:val="000000"/>
              </w:rPr>
              <w:t xml:space="preserve">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6C048B" w:rsidRDefault="00BB5186" w:rsidP="00BB5186">
            <w:pPr>
              <w:rPr>
                <w:i/>
                <w:color w:val="000000"/>
              </w:rPr>
            </w:pPr>
            <w:proofErr w:type="spellStart"/>
            <w:r w:rsidRPr="006C048B">
              <w:rPr>
                <w:i/>
                <w:color w:val="000000"/>
              </w:rPr>
              <w:t>Atheresthes</w:t>
            </w:r>
            <w:proofErr w:type="spellEnd"/>
            <w:r w:rsidRPr="006C048B">
              <w:rPr>
                <w:i/>
                <w:color w:val="000000"/>
              </w:rPr>
              <w:t xml:space="preserve"> </w:t>
            </w:r>
            <w:proofErr w:type="spellStart"/>
            <w:r w:rsidRPr="006C048B">
              <w:rPr>
                <w:i/>
                <w:color w:val="000000"/>
              </w:rPr>
              <w:t>stomi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6C048B" w:rsidRDefault="00DC32E2" w:rsidP="00221E1C">
            <w:pPr>
              <w:jc w:val="center"/>
              <w:rPr>
                <w:color w:val="000000"/>
              </w:rPr>
            </w:pPr>
            <w:r w:rsidRPr="006C048B">
              <w:rPr>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6C048B" w:rsidRDefault="00DC32E2" w:rsidP="00221E1C">
            <w:pPr>
              <w:jc w:val="center"/>
              <w:rPr>
                <w:color w:val="000000"/>
              </w:rPr>
            </w:pPr>
            <w:r w:rsidRPr="006C048B">
              <w:rPr>
                <w:color w:val="000000"/>
              </w:rPr>
              <w:t>1535.47</w:t>
            </w:r>
          </w:p>
        </w:tc>
      </w:tr>
      <w:tr w:rsidR="00DC32E2" w:rsidRPr="006C048B" w14:paraId="5780145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6C048B" w:rsidRDefault="00DC32E2" w:rsidP="00221E1C">
            <w:pPr>
              <w:rPr>
                <w:color w:val="000000"/>
              </w:rPr>
            </w:pPr>
            <w:r w:rsidRPr="006C048B">
              <w:rPr>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6C048B" w:rsidRDefault="00BB5186" w:rsidP="00BB5186">
            <w:pPr>
              <w:tabs>
                <w:tab w:val="left" w:pos="1215"/>
              </w:tabs>
              <w:rPr>
                <w:i/>
                <w:color w:val="000000"/>
              </w:rPr>
            </w:pPr>
            <w:r w:rsidRPr="006C048B">
              <w:rPr>
                <w:i/>
                <w:color w:val="000000"/>
              </w:rPr>
              <w:t xml:space="preserve">Raja </w:t>
            </w:r>
            <w:proofErr w:type="spellStart"/>
            <w:r w:rsidRPr="006C048B">
              <w:rPr>
                <w:i/>
                <w:color w:val="000000"/>
              </w:rPr>
              <w:t>binoculat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6C048B" w:rsidRDefault="00DC32E2" w:rsidP="00221E1C">
            <w:pPr>
              <w:jc w:val="center"/>
              <w:rPr>
                <w:color w:val="000000"/>
              </w:rPr>
            </w:pPr>
            <w:r w:rsidRPr="006C048B">
              <w:rPr>
                <w:color w:val="000000"/>
              </w:rPr>
              <w:t>0.15</w:t>
            </w:r>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6C048B" w:rsidRDefault="00DC32E2" w:rsidP="00221E1C">
            <w:pPr>
              <w:jc w:val="center"/>
              <w:rPr>
                <w:color w:val="000000"/>
              </w:rPr>
            </w:pPr>
            <w:r w:rsidRPr="006C048B">
              <w:rPr>
                <w:color w:val="000000"/>
              </w:rPr>
              <w:t>826.21</w:t>
            </w:r>
          </w:p>
        </w:tc>
      </w:tr>
      <w:tr w:rsidR="00DC32E2" w:rsidRPr="006C048B" w14:paraId="7FDC69C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6C048B" w:rsidRDefault="00DC32E2" w:rsidP="00221E1C">
            <w:pPr>
              <w:rPr>
                <w:color w:val="000000"/>
              </w:rPr>
            </w:pPr>
            <w:proofErr w:type="spellStart"/>
            <w:r w:rsidRPr="006C048B">
              <w:rPr>
                <w:color w:val="000000"/>
              </w:rPr>
              <w:t>bocaccio</w:t>
            </w:r>
            <w:proofErr w:type="spellEnd"/>
          </w:p>
        </w:tc>
        <w:tc>
          <w:tcPr>
            <w:tcW w:w="2700" w:type="dxa"/>
            <w:tcBorders>
              <w:top w:val="single" w:sz="4" w:space="0" w:color="auto"/>
              <w:left w:val="nil"/>
              <w:bottom w:val="single" w:sz="4" w:space="0" w:color="auto"/>
              <w:right w:val="single" w:sz="4" w:space="0" w:color="auto"/>
            </w:tcBorders>
          </w:tcPr>
          <w:p w14:paraId="31189202" w14:textId="1EF6028E" w:rsidR="00DC32E2" w:rsidRPr="006C048B" w:rsidRDefault="00BB5186" w:rsidP="00BB5186">
            <w:pPr>
              <w:rPr>
                <w:i/>
                <w:color w:val="000000"/>
              </w:rPr>
            </w:pPr>
            <w:r w:rsidRPr="006C048B">
              <w:rPr>
                <w:i/>
                <w:color w:val="000000"/>
              </w:rPr>
              <w:t xml:space="preserve">Sebastes </w:t>
            </w:r>
            <w:proofErr w:type="spellStart"/>
            <w:r w:rsidRPr="006C048B">
              <w:rPr>
                <w:i/>
                <w:color w:val="000000"/>
              </w:rPr>
              <w:t>paucispin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6C048B" w:rsidRDefault="00DC32E2" w:rsidP="00221E1C">
            <w:pPr>
              <w:jc w:val="center"/>
              <w:rPr>
                <w:color w:val="000000"/>
              </w:rPr>
            </w:pPr>
            <w:r w:rsidRPr="006C048B">
              <w:rPr>
                <w:color w:val="000000"/>
              </w:rPr>
              <w:t>1116.80</w:t>
            </w:r>
          </w:p>
        </w:tc>
      </w:tr>
      <w:tr w:rsidR="00DC32E2" w:rsidRPr="006C048B" w14:paraId="083474D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6C048B" w:rsidRDefault="00DC32E2" w:rsidP="00221E1C">
            <w:pPr>
              <w:rPr>
                <w:color w:val="000000"/>
              </w:rPr>
            </w:pPr>
            <w:r w:rsidRPr="006C048B">
              <w:rPr>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6C048B" w:rsidRDefault="00BB5186" w:rsidP="00BB5186">
            <w:pPr>
              <w:rPr>
                <w:i/>
                <w:color w:val="000000"/>
              </w:rPr>
            </w:pPr>
            <w:r w:rsidRPr="006C048B">
              <w:rPr>
                <w:i/>
                <w:color w:val="000000"/>
              </w:rPr>
              <w:t xml:space="preserve">Sebastes </w:t>
            </w:r>
            <w:proofErr w:type="spellStart"/>
            <w:r w:rsidRPr="006C048B">
              <w:rPr>
                <w:i/>
                <w:color w:val="000000"/>
              </w:rPr>
              <w:t>pinniger</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6C048B" w:rsidRDefault="00DC32E2" w:rsidP="00221E1C">
            <w:pPr>
              <w:jc w:val="center"/>
              <w:rPr>
                <w:color w:val="000000"/>
              </w:rPr>
            </w:pPr>
            <w:r w:rsidRPr="006C048B">
              <w:rPr>
                <w:color w:val="000000"/>
              </w:rPr>
              <w:t>3217.57</w:t>
            </w:r>
          </w:p>
        </w:tc>
      </w:tr>
      <w:tr w:rsidR="00DC32E2" w:rsidRPr="006C048B" w14:paraId="1755BC72"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6C048B" w:rsidRDefault="00DC32E2" w:rsidP="00221E1C">
            <w:pPr>
              <w:rPr>
                <w:color w:val="000000"/>
              </w:rPr>
            </w:pPr>
            <w:proofErr w:type="spellStart"/>
            <w:r w:rsidRPr="006C048B">
              <w:rPr>
                <w:color w:val="000000"/>
              </w:rPr>
              <w:t>darkblotched</w:t>
            </w:r>
            <w:proofErr w:type="spellEnd"/>
            <w:r w:rsidRPr="006C048B">
              <w:rPr>
                <w:color w:val="000000"/>
              </w:rPr>
              <w:t xml:space="preserve">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6C048B" w:rsidRDefault="00BB5186" w:rsidP="00BB5186">
            <w:pPr>
              <w:rPr>
                <w:i/>
                <w:color w:val="000000"/>
              </w:rPr>
            </w:pPr>
            <w:r w:rsidRPr="006C048B">
              <w:rPr>
                <w:i/>
                <w:color w:val="000000"/>
              </w:rPr>
              <w:t xml:space="preserve">Sebastes </w:t>
            </w:r>
            <w:proofErr w:type="spellStart"/>
            <w:r w:rsidRPr="006C048B">
              <w:rPr>
                <w:i/>
                <w:color w:val="000000"/>
              </w:rPr>
              <w:t>cramer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6C048B" w:rsidRDefault="00DC32E2" w:rsidP="00221E1C">
            <w:pPr>
              <w:jc w:val="center"/>
              <w:rPr>
                <w:color w:val="000000"/>
              </w:rPr>
            </w:pPr>
            <w:r w:rsidRPr="006C048B">
              <w:rPr>
                <w:color w:val="000000"/>
              </w:rPr>
              <w:t>0.18</w:t>
            </w:r>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6C048B" w:rsidRDefault="00DC32E2" w:rsidP="00221E1C">
            <w:pPr>
              <w:jc w:val="center"/>
              <w:rPr>
                <w:color w:val="000000"/>
              </w:rPr>
            </w:pPr>
            <w:r w:rsidRPr="006C048B">
              <w:rPr>
                <w:color w:val="000000"/>
              </w:rPr>
              <w:t>960.41</w:t>
            </w:r>
          </w:p>
        </w:tc>
      </w:tr>
      <w:tr w:rsidR="00DC32E2" w:rsidRPr="006C048B" w14:paraId="133DE61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6C048B" w:rsidRDefault="00DC32E2" w:rsidP="00221E1C">
            <w:pPr>
              <w:rPr>
                <w:color w:val="000000"/>
              </w:rPr>
            </w:pPr>
            <w:r w:rsidRPr="006C048B">
              <w:rPr>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6C048B" w:rsidRDefault="00BB5186" w:rsidP="00BB5186">
            <w:pPr>
              <w:tabs>
                <w:tab w:val="left" w:pos="285"/>
              </w:tabs>
              <w:rPr>
                <w:i/>
                <w:color w:val="000000"/>
              </w:rPr>
            </w:pPr>
            <w:proofErr w:type="spellStart"/>
            <w:r w:rsidRPr="006C048B">
              <w:rPr>
                <w:i/>
                <w:color w:val="000000"/>
              </w:rPr>
              <w:t>Microstomus</w:t>
            </w:r>
            <w:proofErr w:type="spellEnd"/>
            <w:r w:rsidRPr="006C048B">
              <w:rPr>
                <w:i/>
                <w:color w:val="000000"/>
              </w:rPr>
              <w:t xml:space="preserve"> </w:t>
            </w:r>
            <w:proofErr w:type="spellStart"/>
            <w:r w:rsidRPr="006C048B">
              <w:rPr>
                <w:i/>
                <w:color w:val="000000"/>
              </w:rPr>
              <w:t>pacific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6C048B" w:rsidRDefault="00DC32E2" w:rsidP="00221E1C">
            <w:pPr>
              <w:jc w:val="center"/>
              <w:rPr>
                <w:color w:val="000000"/>
              </w:rPr>
            </w:pPr>
            <w:r w:rsidRPr="006C048B">
              <w:rPr>
                <w:color w:val="000000"/>
              </w:rPr>
              <w:t>0.84</w:t>
            </w:r>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6C048B" w:rsidRDefault="00DC32E2" w:rsidP="00221E1C">
            <w:pPr>
              <w:jc w:val="center"/>
              <w:rPr>
                <w:color w:val="000000"/>
              </w:rPr>
            </w:pPr>
            <w:r w:rsidRPr="006C048B">
              <w:rPr>
                <w:color w:val="000000"/>
              </w:rPr>
              <w:t>2968.49</w:t>
            </w:r>
          </w:p>
        </w:tc>
      </w:tr>
      <w:tr w:rsidR="00DC32E2" w:rsidRPr="006C048B" w14:paraId="0888015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6C048B" w:rsidRDefault="00DC32E2" w:rsidP="00221E1C">
            <w:pPr>
              <w:rPr>
                <w:color w:val="000000"/>
              </w:rPr>
            </w:pPr>
            <w:r w:rsidRPr="006C048B">
              <w:rPr>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6C048B" w:rsidRDefault="00BB5186" w:rsidP="00BB5186">
            <w:pPr>
              <w:rPr>
                <w:i/>
                <w:color w:val="000000"/>
              </w:rPr>
            </w:pPr>
            <w:proofErr w:type="spellStart"/>
            <w:r w:rsidRPr="006C048B">
              <w:rPr>
                <w:i/>
                <w:color w:val="000000"/>
              </w:rPr>
              <w:t>Parophrys</w:t>
            </w:r>
            <w:proofErr w:type="spellEnd"/>
            <w:r w:rsidRPr="006C048B">
              <w:rPr>
                <w:i/>
                <w:color w:val="000000"/>
              </w:rPr>
              <w:t xml:space="preserve"> </w:t>
            </w:r>
            <w:proofErr w:type="spellStart"/>
            <w:r w:rsidRPr="006C048B">
              <w:rPr>
                <w:i/>
                <w:color w:val="000000"/>
              </w:rPr>
              <w:t>vetul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6C048B" w:rsidRDefault="00DC32E2" w:rsidP="00221E1C">
            <w:pPr>
              <w:jc w:val="center"/>
              <w:rPr>
                <w:color w:val="000000"/>
              </w:rPr>
            </w:pPr>
            <w:r w:rsidRPr="006C048B">
              <w:rPr>
                <w:color w:val="000000"/>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6C048B" w:rsidRDefault="00DC32E2" w:rsidP="00221E1C">
            <w:pPr>
              <w:jc w:val="center"/>
              <w:rPr>
                <w:color w:val="000000"/>
              </w:rPr>
            </w:pPr>
            <w:r w:rsidRPr="006C048B">
              <w:rPr>
                <w:color w:val="000000"/>
              </w:rPr>
              <w:t>695.70</w:t>
            </w:r>
          </w:p>
        </w:tc>
      </w:tr>
      <w:tr w:rsidR="00DC32E2" w:rsidRPr="006C048B" w14:paraId="7123317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6C048B" w:rsidRDefault="00DC32E2" w:rsidP="00221E1C">
            <w:pPr>
              <w:rPr>
                <w:color w:val="000000"/>
              </w:rPr>
            </w:pPr>
            <w:r w:rsidRPr="006C048B">
              <w:rPr>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6C048B" w:rsidRDefault="00BB5186" w:rsidP="00BB5186">
            <w:pPr>
              <w:rPr>
                <w:i/>
                <w:color w:val="000000"/>
              </w:rPr>
            </w:pPr>
            <w:proofErr w:type="spellStart"/>
            <w:r w:rsidRPr="006C048B">
              <w:rPr>
                <w:i/>
                <w:color w:val="000000"/>
              </w:rPr>
              <w:t>Ophiodon</w:t>
            </w:r>
            <w:proofErr w:type="spellEnd"/>
            <w:r w:rsidRPr="006C048B">
              <w:rPr>
                <w:i/>
                <w:color w:val="000000"/>
              </w:rPr>
              <w:t xml:space="preserve"> </w:t>
            </w:r>
            <w:proofErr w:type="spellStart"/>
            <w:r w:rsidRPr="006C048B">
              <w:rPr>
                <w:i/>
                <w:color w:val="000000"/>
              </w:rPr>
              <w:t>elonga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6C048B" w:rsidRDefault="00DC32E2" w:rsidP="00221E1C">
            <w:pPr>
              <w:jc w:val="center"/>
              <w:rPr>
                <w:color w:val="000000"/>
              </w:rPr>
            </w:pPr>
            <w:r w:rsidRPr="006C048B">
              <w:rPr>
                <w:color w:val="000000"/>
              </w:rPr>
              <w:t>0.33</w:t>
            </w:r>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6C048B" w:rsidRDefault="00DC32E2" w:rsidP="00221E1C">
            <w:pPr>
              <w:jc w:val="center"/>
              <w:rPr>
                <w:color w:val="000000"/>
              </w:rPr>
            </w:pPr>
            <w:r w:rsidRPr="006C048B">
              <w:rPr>
                <w:color w:val="000000"/>
              </w:rPr>
              <w:t>873.42</w:t>
            </w:r>
          </w:p>
        </w:tc>
      </w:tr>
      <w:tr w:rsidR="00DC32E2" w:rsidRPr="006C048B" w14:paraId="3804173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6C048B" w:rsidRDefault="00DC32E2" w:rsidP="00221E1C">
            <w:pPr>
              <w:rPr>
                <w:color w:val="000000"/>
              </w:rPr>
            </w:pPr>
            <w:r w:rsidRPr="006C048B">
              <w:rPr>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6C048B" w:rsidRDefault="00BB5186" w:rsidP="00BB5186">
            <w:pPr>
              <w:rPr>
                <w:i/>
                <w:color w:val="000000"/>
              </w:rPr>
            </w:pPr>
            <w:r w:rsidRPr="006C048B">
              <w:rPr>
                <w:i/>
                <w:color w:val="000000"/>
              </w:rPr>
              <w:t xml:space="preserve">Raja </w:t>
            </w:r>
            <w:proofErr w:type="spellStart"/>
            <w:r w:rsidRPr="006C048B">
              <w:rPr>
                <w:i/>
                <w:color w:val="000000"/>
              </w:rPr>
              <w:t>rhin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6C048B" w:rsidRDefault="00DC32E2" w:rsidP="00221E1C">
            <w:pPr>
              <w:jc w:val="center"/>
              <w:rPr>
                <w:color w:val="000000"/>
              </w:rPr>
            </w:pPr>
            <w:r w:rsidRPr="006C048B">
              <w:rPr>
                <w:color w:val="000000"/>
              </w:rPr>
              <w:t>0.60</w:t>
            </w:r>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6C048B" w:rsidRDefault="00DC32E2" w:rsidP="00221E1C">
            <w:pPr>
              <w:jc w:val="center"/>
              <w:rPr>
                <w:color w:val="000000"/>
              </w:rPr>
            </w:pPr>
            <w:r w:rsidRPr="006C048B">
              <w:rPr>
                <w:color w:val="000000"/>
              </w:rPr>
              <w:t>985.95</w:t>
            </w:r>
          </w:p>
        </w:tc>
      </w:tr>
      <w:tr w:rsidR="00DC32E2" w:rsidRPr="006C048B" w14:paraId="42C6D79D"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6C048B" w:rsidRDefault="00DC32E2" w:rsidP="00221E1C">
            <w:pPr>
              <w:rPr>
                <w:color w:val="000000"/>
              </w:rPr>
            </w:pPr>
            <w:r w:rsidRPr="006C048B">
              <w:rPr>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6C048B" w:rsidRDefault="00BB5186" w:rsidP="00BB5186">
            <w:pPr>
              <w:rPr>
                <w:i/>
                <w:color w:val="000000"/>
              </w:rPr>
            </w:pPr>
            <w:proofErr w:type="spellStart"/>
            <w:r w:rsidRPr="006C048B">
              <w:rPr>
                <w:i/>
                <w:color w:val="000000"/>
              </w:rPr>
              <w:t>Hippoglossus</w:t>
            </w:r>
            <w:proofErr w:type="spellEnd"/>
            <w:r w:rsidRPr="006C048B">
              <w:rPr>
                <w:i/>
                <w:color w:val="000000"/>
              </w:rPr>
              <w:t xml:space="preserve"> </w:t>
            </w:r>
            <w:proofErr w:type="spellStart"/>
            <w:r w:rsidRPr="006C048B">
              <w:rPr>
                <w:i/>
                <w:color w:val="000000"/>
              </w:rPr>
              <w:t>stenolep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6C048B" w:rsidRDefault="00DC32E2" w:rsidP="00221E1C">
            <w:pPr>
              <w:jc w:val="center"/>
              <w:rPr>
                <w:color w:val="000000"/>
              </w:rPr>
            </w:pPr>
            <w:r w:rsidRPr="006C048B">
              <w:rPr>
                <w:color w:val="000000"/>
              </w:rPr>
              <w:t>1031.22</w:t>
            </w:r>
          </w:p>
        </w:tc>
      </w:tr>
      <w:tr w:rsidR="00DC32E2" w:rsidRPr="006C048B" w14:paraId="5384138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6C048B" w:rsidRDefault="00DC32E2" w:rsidP="00221E1C">
            <w:pPr>
              <w:rPr>
                <w:color w:val="000000"/>
              </w:rPr>
            </w:pPr>
            <w:r w:rsidRPr="006C048B">
              <w:rPr>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6C048B" w:rsidRDefault="00BB5186" w:rsidP="00BB5186">
            <w:pPr>
              <w:rPr>
                <w:i/>
                <w:color w:val="000000"/>
              </w:rPr>
            </w:pPr>
            <w:r w:rsidRPr="006C048B">
              <w:rPr>
                <w:i/>
                <w:color w:val="000000"/>
              </w:rPr>
              <w:t xml:space="preserve">Sebastes </w:t>
            </w:r>
            <w:proofErr w:type="spellStart"/>
            <w:r w:rsidRPr="006C048B">
              <w:rPr>
                <w:i/>
                <w:color w:val="000000"/>
              </w:rPr>
              <w:t>alu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6C048B" w:rsidRDefault="00DC32E2" w:rsidP="00221E1C">
            <w:pPr>
              <w:jc w:val="center"/>
              <w:rPr>
                <w:color w:val="000000"/>
              </w:rPr>
            </w:pPr>
            <w:r w:rsidRPr="006C048B">
              <w:rPr>
                <w:color w:val="000000"/>
              </w:rPr>
              <w:t>2191.36</w:t>
            </w:r>
          </w:p>
        </w:tc>
      </w:tr>
      <w:tr w:rsidR="00DC32E2" w:rsidRPr="006C048B" w14:paraId="51E7F74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6C048B" w:rsidRDefault="00DC32E2" w:rsidP="00221E1C">
            <w:pPr>
              <w:rPr>
                <w:color w:val="000000"/>
              </w:rPr>
            </w:pPr>
            <w:proofErr w:type="spellStart"/>
            <w:r w:rsidRPr="006C048B">
              <w:rPr>
                <w:color w:val="000000"/>
              </w:rPr>
              <w:t>petrale</w:t>
            </w:r>
            <w:proofErr w:type="spellEnd"/>
            <w:r w:rsidRPr="006C048B">
              <w:rPr>
                <w:color w:val="000000"/>
              </w:rPr>
              <w:t xml:space="preserv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6C048B" w:rsidRDefault="00BB5186" w:rsidP="00BB5186">
            <w:pPr>
              <w:rPr>
                <w:i/>
                <w:color w:val="000000"/>
              </w:rPr>
            </w:pPr>
            <w:proofErr w:type="spellStart"/>
            <w:r w:rsidRPr="006C048B">
              <w:rPr>
                <w:i/>
                <w:color w:val="000000"/>
              </w:rPr>
              <w:t>Eopsetta</w:t>
            </w:r>
            <w:proofErr w:type="spellEnd"/>
            <w:r w:rsidRPr="006C048B">
              <w:rPr>
                <w:i/>
                <w:color w:val="000000"/>
              </w:rPr>
              <w:t xml:space="preserve"> </w:t>
            </w:r>
            <w:proofErr w:type="spellStart"/>
            <w:r w:rsidRPr="006C048B">
              <w:rPr>
                <w:i/>
                <w:color w:val="000000"/>
              </w:rPr>
              <w:t>jordan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6C048B" w:rsidRDefault="00DC32E2" w:rsidP="00221E1C">
            <w:pPr>
              <w:jc w:val="center"/>
              <w:rPr>
                <w:color w:val="000000"/>
              </w:rPr>
            </w:pPr>
            <w:r w:rsidRPr="006C048B">
              <w:rPr>
                <w:color w:val="000000"/>
              </w:rPr>
              <w:t>0.43</w:t>
            </w:r>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6C048B" w:rsidRDefault="00DC32E2" w:rsidP="00221E1C">
            <w:pPr>
              <w:jc w:val="center"/>
              <w:rPr>
                <w:color w:val="000000"/>
              </w:rPr>
            </w:pPr>
            <w:r w:rsidRPr="006C048B">
              <w:rPr>
                <w:color w:val="000000"/>
              </w:rPr>
              <w:t>909.81</w:t>
            </w:r>
          </w:p>
        </w:tc>
      </w:tr>
      <w:tr w:rsidR="00DC32E2" w:rsidRPr="006C048B" w14:paraId="4C7238D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6C048B" w:rsidRDefault="00DC32E2" w:rsidP="00221E1C">
            <w:pPr>
              <w:rPr>
                <w:color w:val="000000"/>
              </w:rPr>
            </w:pPr>
            <w:r w:rsidRPr="006C048B">
              <w:rPr>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6C048B" w:rsidRDefault="00BB5186" w:rsidP="00BB5186">
            <w:pPr>
              <w:rPr>
                <w:i/>
                <w:color w:val="000000"/>
              </w:rPr>
            </w:pPr>
            <w:proofErr w:type="spellStart"/>
            <w:r w:rsidRPr="006C048B">
              <w:rPr>
                <w:i/>
                <w:color w:val="000000"/>
              </w:rPr>
              <w:t>Glyptocephalus</w:t>
            </w:r>
            <w:proofErr w:type="spellEnd"/>
            <w:r w:rsidRPr="006C048B">
              <w:rPr>
                <w:i/>
                <w:color w:val="000000"/>
              </w:rPr>
              <w:t xml:space="preserve"> </w:t>
            </w:r>
            <w:proofErr w:type="spellStart"/>
            <w:r w:rsidRPr="006C048B">
              <w:rPr>
                <w:i/>
                <w:color w:val="000000"/>
              </w:rPr>
              <w:t>zachir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6C048B" w:rsidRDefault="00DC32E2" w:rsidP="00221E1C">
            <w:pPr>
              <w:jc w:val="center"/>
              <w:rPr>
                <w:color w:val="000000"/>
              </w:rPr>
            </w:pPr>
            <w:r w:rsidRPr="006C048B">
              <w:rPr>
                <w:color w:val="000000"/>
              </w:rPr>
              <w:t>0.62</w:t>
            </w:r>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6C048B" w:rsidRDefault="00DC32E2" w:rsidP="00221E1C">
            <w:pPr>
              <w:jc w:val="center"/>
              <w:rPr>
                <w:color w:val="000000"/>
              </w:rPr>
            </w:pPr>
            <w:r w:rsidRPr="006C048B">
              <w:rPr>
                <w:color w:val="000000"/>
              </w:rPr>
              <w:t>1011.33</w:t>
            </w:r>
          </w:p>
        </w:tc>
      </w:tr>
      <w:tr w:rsidR="00DC32E2" w:rsidRPr="006C048B" w14:paraId="1D32F9F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6C048B" w:rsidRDefault="00DC32E2" w:rsidP="00221E1C">
            <w:pPr>
              <w:rPr>
                <w:color w:val="000000"/>
              </w:rPr>
            </w:pPr>
            <w:r w:rsidRPr="006C048B">
              <w:rPr>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6C048B" w:rsidRDefault="00BB5186" w:rsidP="00BB5186">
            <w:pPr>
              <w:rPr>
                <w:i/>
                <w:color w:val="000000"/>
              </w:rPr>
            </w:pPr>
            <w:proofErr w:type="spellStart"/>
            <w:r w:rsidRPr="006C048B">
              <w:rPr>
                <w:i/>
                <w:color w:val="000000"/>
              </w:rPr>
              <w:t>Anoplopoma</w:t>
            </w:r>
            <w:proofErr w:type="spellEnd"/>
            <w:r w:rsidRPr="006C048B">
              <w:rPr>
                <w:i/>
                <w:color w:val="000000"/>
              </w:rPr>
              <w:t xml:space="preserve">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6C048B" w:rsidRDefault="00DC32E2" w:rsidP="00221E1C">
            <w:pPr>
              <w:jc w:val="center"/>
              <w:rPr>
                <w:color w:val="000000"/>
              </w:rPr>
            </w:pPr>
            <w:r w:rsidRPr="006C048B">
              <w:rPr>
                <w:color w:val="000000"/>
              </w:rPr>
              <w:t>0.65</w:t>
            </w:r>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6C048B" w:rsidRDefault="00DC32E2" w:rsidP="00221E1C">
            <w:pPr>
              <w:jc w:val="center"/>
              <w:rPr>
                <w:color w:val="000000"/>
              </w:rPr>
            </w:pPr>
            <w:r w:rsidRPr="006C048B">
              <w:rPr>
                <w:color w:val="000000"/>
              </w:rPr>
              <w:t>1191.93</w:t>
            </w:r>
          </w:p>
        </w:tc>
      </w:tr>
      <w:tr w:rsidR="00DC32E2" w:rsidRPr="006C048B" w14:paraId="4FB6D58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6C048B" w:rsidRDefault="00DC32E2" w:rsidP="00221E1C">
            <w:pPr>
              <w:rPr>
                <w:color w:val="000000"/>
              </w:rPr>
            </w:pPr>
            <w:proofErr w:type="spellStart"/>
            <w:r w:rsidRPr="006C048B">
              <w:rPr>
                <w:color w:val="000000"/>
              </w:rPr>
              <w:t>shortspine</w:t>
            </w:r>
            <w:proofErr w:type="spellEnd"/>
            <w:r w:rsidRPr="006C048B">
              <w:rPr>
                <w:color w:val="000000"/>
              </w:rPr>
              <w:t xml:space="preserve"> </w:t>
            </w:r>
            <w:proofErr w:type="spellStart"/>
            <w:r w:rsidRPr="006C048B">
              <w:rPr>
                <w:color w:val="000000"/>
              </w:rPr>
              <w:t>thornyhead</w:t>
            </w:r>
            <w:proofErr w:type="spellEnd"/>
          </w:p>
        </w:tc>
        <w:tc>
          <w:tcPr>
            <w:tcW w:w="2700" w:type="dxa"/>
            <w:tcBorders>
              <w:top w:val="single" w:sz="4" w:space="0" w:color="auto"/>
              <w:left w:val="nil"/>
              <w:bottom w:val="single" w:sz="4" w:space="0" w:color="auto"/>
              <w:right w:val="single" w:sz="4" w:space="0" w:color="auto"/>
            </w:tcBorders>
          </w:tcPr>
          <w:p w14:paraId="26862E91" w14:textId="637B5943" w:rsidR="00DC32E2" w:rsidRPr="006C048B" w:rsidRDefault="00BB5186" w:rsidP="00BB5186">
            <w:pPr>
              <w:rPr>
                <w:i/>
                <w:color w:val="000000"/>
              </w:rPr>
            </w:pPr>
            <w:proofErr w:type="spellStart"/>
            <w:r w:rsidRPr="006C048B">
              <w:rPr>
                <w:i/>
                <w:color w:val="000000"/>
              </w:rPr>
              <w:t>Sebastolobus</w:t>
            </w:r>
            <w:proofErr w:type="spellEnd"/>
            <w:r w:rsidRPr="006C048B">
              <w:rPr>
                <w:i/>
                <w:color w:val="000000"/>
              </w:rPr>
              <w:t xml:space="preserve"> </w:t>
            </w:r>
            <w:proofErr w:type="spellStart"/>
            <w:r w:rsidRPr="006C048B">
              <w:rPr>
                <w:i/>
                <w:color w:val="000000"/>
              </w:rPr>
              <w:t>alascan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6C048B" w:rsidRDefault="00DC32E2" w:rsidP="00221E1C">
            <w:pPr>
              <w:jc w:val="center"/>
              <w:rPr>
                <w:color w:val="000000"/>
              </w:rPr>
            </w:pPr>
            <w:r w:rsidRPr="006C048B">
              <w:rPr>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6C048B" w:rsidRDefault="00DC32E2" w:rsidP="00221E1C">
            <w:pPr>
              <w:jc w:val="center"/>
              <w:rPr>
                <w:color w:val="000000"/>
              </w:rPr>
            </w:pPr>
            <w:r w:rsidRPr="006C048B">
              <w:rPr>
                <w:color w:val="000000"/>
              </w:rPr>
              <w:t>690.99</w:t>
            </w:r>
          </w:p>
        </w:tc>
      </w:tr>
      <w:tr w:rsidR="00DC32E2" w:rsidRPr="006C048B" w14:paraId="265C6A9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6C048B" w:rsidRDefault="00BB5186" w:rsidP="00221E1C">
            <w:pPr>
              <w:rPr>
                <w:color w:val="000000"/>
              </w:rPr>
            </w:pPr>
            <w:r w:rsidRPr="006C048B">
              <w:rPr>
                <w:color w:val="000000"/>
              </w:rPr>
              <w:t xml:space="preserve">North Pacific </w:t>
            </w:r>
            <w:r w:rsidR="00DC32E2" w:rsidRPr="006C048B">
              <w:rPr>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6C048B" w:rsidRDefault="00BB5186" w:rsidP="00BB5186">
            <w:pPr>
              <w:rPr>
                <w:i/>
                <w:color w:val="000000"/>
              </w:rPr>
            </w:pPr>
            <w:proofErr w:type="spellStart"/>
            <w:r w:rsidRPr="006C048B">
              <w:rPr>
                <w:i/>
                <w:color w:val="000000"/>
              </w:rPr>
              <w:t>Squalus</w:t>
            </w:r>
            <w:proofErr w:type="spellEnd"/>
            <w:r w:rsidRPr="006C048B">
              <w:rPr>
                <w:i/>
                <w:color w:val="000000"/>
              </w:rPr>
              <w:t xml:space="preserve"> </w:t>
            </w:r>
            <w:proofErr w:type="spellStart"/>
            <w:r w:rsidRPr="006C048B">
              <w:rPr>
                <w:i/>
                <w:color w:val="000000"/>
              </w:rPr>
              <w:t>suckley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6C048B" w:rsidRDefault="00DC32E2" w:rsidP="00221E1C">
            <w:pPr>
              <w:jc w:val="center"/>
              <w:rPr>
                <w:color w:val="000000"/>
              </w:rPr>
            </w:pPr>
            <w:r w:rsidRPr="006C048B">
              <w:rPr>
                <w:color w:val="000000"/>
              </w:rPr>
              <w:t>0.28</w:t>
            </w:r>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6C048B" w:rsidRDefault="00DC32E2" w:rsidP="00221E1C">
            <w:pPr>
              <w:jc w:val="center"/>
              <w:rPr>
                <w:color w:val="000000"/>
              </w:rPr>
            </w:pPr>
            <w:r w:rsidRPr="006C048B">
              <w:rPr>
                <w:color w:val="000000"/>
              </w:rPr>
              <w:t>2819.21</w:t>
            </w:r>
          </w:p>
        </w:tc>
      </w:tr>
      <w:tr w:rsidR="00DC32E2" w:rsidRPr="006C048B" w14:paraId="3BECE68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6C048B" w:rsidRDefault="00DC32E2" w:rsidP="00221E1C">
            <w:pPr>
              <w:rPr>
                <w:color w:val="000000"/>
              </w:rPr>
            </w:pPr>
            <w:proofErr w:type="spellStart"/>
            <w:r w:rsidRPr="006C048B">
              <w:rPr>
                <w:color w:val="000000"/>
              </w:rPr>
              <w:t>splitnose</w:t>
            </w:r>
            <w:proofErr w:type="spellEnd"/>
            <w:r w:rsidRPr="006C048B">
              <w:rPr>
                <w:color w:val="000000"/>
              </w:rPr>
              <w:t xml:space="preserv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6C048B" w:rsidRDefault="00BB5186" w:rsidP="00BB5186">
            <w:pPr>
              <w:rPr>
                <w:i/>
                <w:color w:val="000000"/>
              </w:rPr>
            </w:pPr>
            <w:r w:rsidRPr="006C048B">
              <w:rPr>
                <w:i/>
                <w:color w:val="000000"/>
              </w:rPr>
              <w:t xml:space="preserve">Sebastes </w:t>
            </w:r>
            <w:proofErr w:type="spellStart"/>
            <w:r w:rsidRPr="006C048B">
              <w:rPr>
                <w:i/>
                <w:color w:val="000000"/>
              </w:rPr>
              <w:t>diplopro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6C048B" w:rsidRDefault="00DC32E2" w:rsidP="00221E1C">
            <w:pPr>
              <w:jc w:val="center"/>
              <w:rPr>
                <w:color w:val="000000"/>
              </w:rPr>
            </w:pPr>
            <w:r w:rsidRPr="006C048B">
              <w:rPr>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6C048B" w:rsidRDefault="00DC32E2" w:rsidP="00221E1C">
            <w:pPr>
              <w:jc w:val="center"/>
              <w:rPr>
                <w:color w:val="000000"/>
              </w:rPr>
            </w:pPr>
            <w:r w:rsidRPr="006C048B">
              <w:rPr>
                <w:color w:val="000000"/>
              </w:rPr>
              <w:t>2619.62</w:t>
            </w:r>
          </w:p>
        </w:tc>
      </w:tr>
      <w:tr w:rsidR="00DC32E2" w:rsidRPr="006C048B" w14:paraId="65BF7AE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6C048B" w:rsidRDefault="00DC32E2" w:rsidP="00221E1C">
            <w:pPr>
              <w:rPr>
                <w:color w:val="000000"/>
              </w:rPr>
            </w:pPr>
            <w:r w:rsidRPr="006C048B">
              <w:rPr>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6C048B" w:rsidRDefault="00BB5186" w:rsidP="00BB5186">
            <w:pPr>
              <w:rPr>
                <w:i/>
                <w:color w:val="000000"/>
              </w:rPr>
            </w:pPr>
            <w:proofErr w:type="spellStart"/>
            <w:r w:rsidRPr="006C048B">
              <w:rPr>
                <w:i/>
                <w:color w:val="000000"/>
              </w:rPr>
              <w:t>Hydrolagus</w:t>
            </w:r>
            <w:proofErr w:type="spellEnd"/>
            <w:r w:rsidRPr="006C048B">
              <w:rPr>
                <w:i/>
                <w:color w:val="000000"/>
              </w:rPr>
              <w:t xml:space="preserve"> </w:t>
            </w:r>
            <w:proofErr w:type="spellStart"/>
            <w:r w:rsidRPr="006C048B">
              <w:rPr>
                <w:i/>
                <w:color w:val="000000"/>
              </w:rPr>
              <w:t>collie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6C048B" w:rsidRDefault="00DC32E2" w:rsidP="00221E1C">
            <w:pPr>
              <w:jc w:val="center"/>
              <w:rPr>
                <w:color w:val="000000"/>
              </w:rPr>
            </w:pPr>
            <w:r w:rsidRPr="006C048B">
              <w:rPr>
                <w:color w:val="000000"/>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6C048B" w:rsidRDefault="00DC32E2" w:rsidP="00221E1C">
            <w:pPr>
              <w:jc w:val="center"/>
              <w:rPr>
                <w:color w:val="000000"/>
              </w:rPr>
            </w:pPr>
            <w:r w:rsidRPr="006C048B">
              <w:rPr>
                <w:color w:val="000000"/>
              </w:rPr>
              <w:t>617.10</w:t>
            </w:r>
          </w:p>
        </w:tc>
      </w:tr>
      <w:tr w:rsidR="00DC32E2" w:rsidRPr="006C048B" w14:paraId="4329EA1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6C048B" w:rsidRDefault="00DC32E2" w:rsidP="00221E1C">
            <w:pPr>
              <w:rPr>
                <w:color w:val="000000"/>
              </w:rPr>
            </w:pPr>
            <w:r w:rsidRPr="006C048B">
              <w:rPr>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6C048B" w:rsidRDefault="00BB5186" w:rsidP="00BB5186">
            <w:pPr>
              <w:rPr>
                <w:i/>
                <w:color w:val="000000"/>
              </w:rPr>
            </w:pPr>
            <w:r w:rsidRPr="006C048B">
              <w:rPr>
                <w:i/>
                <w:color w:val="000000"/>
              </w:rPr>
              <w:t xml:space="preserve">Sebastes </w:t>
            </w:r>
            <w:proofErr w:type="spellStart"/>
            <w:r w:rsidRPr="006C048B">
              <w:rPr>
                <w:i/>
                <w:color w:val="000000"/>
              </w:rPr>
              <w:t>entomel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6C048B" w:rsidRDefault="00DC32E2" w:rsidP="00221E1C">
            <w:pPr>
              <w:jc w:val="center"/>
              <w:rPr>
                <w:color w:val="000000"/>
              </w:rPr>
            </w:pPr>
            <w:r w:rsidRPr="006C048B">
              <w:rPr>
                <w:color w:val="000000"/>
              </w:rPr>
              <w:t>0.04</w:t>
            </w:r>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6C048B" w:rsidRDefault="00DC32E2" w:rsidP="00221E1C">
            <w:pPr>
              <w:jc w:val="center"/>
              <w:rPr>
                <w:color w:val="000000"/>
              </w:rPr>
            </w:pPr>
            <w:r w:rsidRPr="006C048B">
              <w:rPr>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5EE470E4" w14:textId="3EFE655E" w:rsidR="00344523" w:rsidRDefault="00344523" w:rsidP="00344523">
      <w:pPr>
        <w:spacing w:after="160" w:line="259" w:lineRule="auto"/>
      </w:pPr>
      <w:r>
        <w:lastRenderedPageBreak/>
        <w:t xml:space="preserve">Table </w:t>
      </w:r>
      <w:r w:rsidR="0046021E">
        <w:t>S3</w:t>
      </w:r>
      <w:r>
        <w:t xml:space="preserve">.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6C048B" w:rsidRDefault="00DC32E2" w:rsidP="006C5485">
            <w:pPr>
              <w:rPr>
                <w:i/>
                <w:color w:val="000000"/>
              </w:rPr>
            </w:pPr>
            <w:r w:rsidRPr="006C048B">
              <w:rPr>
                <w:i/>
                <w:color w:val="000000"/>
              </w:rPr>
              <w:t>Species</w:t>
            </w:r>
            <w:r w:rsidR="007A4D22" w:rsidRPr="006C048B">
              <w:rPr>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048B" w:rsidRDefault="00584268" w:rsidP="006C5485">
            <w:pPr>
              <w:jc w:val="center"/>
              <w:rPr>
                <w:i/>
                <w:color w:val="000000"/>
              </w:rPr>
            </w:pPr>
            <w:r w:rsidRPr="006C048B">
              <w:rPr>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048B" w:rsidRDefault="006C5485" w:rsidP="006C5485">
            <w:pPr>
              <w:jc w:val="center"/>
              <w:rPr>
                <w:i/>
                <w:color w:val="000000"/>
              </w:rPr>
            </w:pPr>
            <w:r w:rsidRPr="006C048B">
              <w:rPr>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048B" w:rsidRDefault="00584268" w:rsidP="00584268">
            <w:pPr>
              <w:rPr>
                <w:color w:val="000000"/>
              </w:rPr>
            </w:pPr>
            <w:proofErr w:type="spellStart"/>
            <w:r w:rsidRPr="006C048B">
              <w:rPr>
                <w:color w:val="000000"/>
              </w:rPr>
              <w:t>arrowtooth</w:t>
            </w:r>
            <w:proofErr w:type="spellEnd"/>
            <w:r w:rsidRPr="006C048B">
              <w:rPr>
                <w:color w:val="000000"/>
              </w:rPr>
              <w:t xml:space="preserve">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048B" w:rsidRDefault="00584268" w:rsidP="00584268">
            <w:pPr>
              <w:jc w:val="center"/>
              <w:rPr>
                <w:color w:val="000000"/>
              </w:rPr>
            </w:pPr>
            <w:r w:rsidRPr="006C048B">
              <w:rPr>
                <w:color w:val="000000"/>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6C048B" w:rsidRDefault="00584268" w:rsidP="00584268">
            <w:pPr>
              <w:jc w:val="center"/>
              <w:rPr>
                <w:b/>
                <w:color w:val="000000"/>
              </w:rPr>
            </w:pPr>
            <w:r w:rsidRPr="006C048B">
              <w:rPr>
                <w:b/>
                <w:color w:val="000000"/>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048B" w:rsidRDefault="00584268" w:rsidP="00584268">
            <w:pPr>
              <w:rPr>
                <w:color w:val="000000"/>
              </w:rPr>
            </w:pPr>
            <w:r w:rsidRPr="006C048B">
              <w:rPr>
                <w:color w:val="000000"/>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048B" w:rsidRDefault="00584268" w:rsidP="00584268">
            <w:pPr>
              <w:jc w:val="center"/>
              <w:rPr>
                <w:color w:val="000000"/>
              </w:rPr>
            </w:pPr>
            <w:r w:rsidRPr="006C048B">
              <w:rPr>
                <w:color w:val="000000"/>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048B" w:rsidRDefault="00584268" w:rsidP="00584268">
            <w:pPr>
              <w:rPr>
                <w:color w:val="000000"/>
              </w:rPr>
            </w:pPr>
            <w:proofErr w:type="spellStart"/>
            <w:r w:rsidRPr="006C048B">
              <w:rPr>
                <w:color w:val="000000"/>
              </w:rPr>
              <w:t>bocaccio</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048B" w:rsidRDefault="00584268" w:rsidP="00584268">
            <w:pPr>
              <w:jc w:val="center"/>
              <w:rPr>
                <w:color w:val="000000"/>
              </w:rPr>
            </w:pPr>
            <w:r w:rsidRPr="006C048B">
              <w:rPr>
                <w:color w:val="000000"/>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6C048B" w:rsidRDefault="00584268" w:rsidP="00584268">
            <w:pPr>
              <w:jc w:val="center"/>
              <w:rPr>
                <w:b/>
                <w:color w:val="000000"/>
              </w:rPr>
            </w:pPr>
            <w:r w:rsidRPr="006C048B">
              <w:rPr>
                <w:b/>
                <w:color w:val="000000"/>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048B" w:rsidRDefault="00584268" w:rsidP="00584268">
            <w:pPr>
              <w:rPr>
                <w:color w:val="000000"/>
              </w:rPr>
            </w:pPr>
            <w:r w:rsidRPr="006C048B">
              <w:rPr>
                <w:color w:val="000000"/>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048B" w:rsidRDefault="00584268" w:rsidP="00584268">
            <w:pPr>
              <w:jc w:val="center"/>
              <w:rPr>
                <w:color w:val="000000"/>
              </w:rPr>
            </w:pPr>
            <w:r w:rsidRPr="006C048B">
              <w:rPr>
                <w:color w:val="000000"/>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6C048B" w:rsidRDefault="00584268" w:rsidP="00584268">
            <w:pPr>
              <w:jc w:val="center"/>
              <w:rPr>
                <w:b/>
                <w:color w:val="000000"/>
              </w:rPr>
            </w:pPr>
            <w:r w:rsidRPr="006C048B">
              <w:rPr>
                <w:b/>
                <w:color w:val="000000"/>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048B" w:rsidRDefault="00584268" w:rsidP="00584268">
            <w:pPr>
              <w:rPr>
                <w:color w:val="000000"/>
              </w:rPr>
            </w:pPr>
            <w:proofErr w:type="spellStart"/>
            <w:r w:rsidRPr="006C048B">
              <w:rPr>
                <w:color w:val="000000"/>
              </w:rPr>
              <w:t>darkblotched</w:t>
            </w:r>
            <w:proofErr w:type="spellEnd"/>
            <w:r w:rsidRPr="006C048B">
              <w:rPr>
                <w:color w:val="000000"/>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048B" w:rsidRDefault="00584268" w:rsidP="00584268">
            <w:pPr>
              <w:jc w:val="center"/>
              <w:rPr>
                <w:color w:val="000000"/>
              </w:rPr>
            </w:pPr>
            <w:r w:rsidRPr="006C048B">
              <w:rPr>
                <w:color w:val="000000"/>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6C048B" w:rsidRDefault="00584268" w:rsidP="00584268">
            <w:pPr>
              <w:jc w:val="center"/>
              <w:rPr>
                <w:b/>
                <w:color w:val="000000"/>
              </w:rPr>
            </w:pPr>
            <w:r w:rsidRPr="006C048B">
              <w:rPr>
                <w:b/>
                <w:color w:val="000000"/>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048B" w:rsidRDefault="00584268" w:rsidP="00584268">
            <w:pPr>
              <w:rPr>
                <w:color w:val="000000"/>
              </w:rPr>
            </w:pPr>
            <w:r w:rsidRPr="006C048B">
              <w:rPr>
                <w:color w:val="000000"/>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048B" w:rsidRDefault="00584268" w:rsidP="00584268">
            <w:pPr>
              <w:jc w:val="center"/>
              <w:rPr>
                <w:color w:val="000000"/>
              </w:rPr>
            </w:pPr>
            <w:r w:rsidRPr="006C048B">
              <w:rPr>
                <w:color w:val="000000"/>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6C048B" w:rsidRDefault="00584268" w:rsidP="00584268">
            <w:pPr>
              <w:jc w:val="center"/>
              <w:rPr>
                <w:b/>
                <w:color w:val="000000"/>
              </w:rPr>
            </w:pPr>
            <w:r w:rsidRPr="006C048B">
              <w:rPr>
                <w:b/>
                <w:color w:val="000000"/>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048B" w:rsidRDefault="00584268" w:rsidP="00584268">
            <w:pPr>
              <w:rPr>
                <w:color w:val="000000"/>
              </w:rPr>
            </w:pPr>
            <w:r w:rsidRPr="006C048B">
              <w:rPr>
                <w:color w:val="000000"/>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048B" w:rsidRDefault="00584268" w:rsidP="00584268">
            <w:pPr>
              <w:jc w:val="center"/>
              <w:rPr>
                <w:color w:val="000000"/>
              </w:rPr>
            </w:pPr>
            <w:r w:rsidRPr="006C048B">
              <w:rPr>
                <w:color w:val="000000"/>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6C048B" w:rsidRDefault="00584268" w:rsidP="00584268">
            <w:pPr>
              <w:jc w:val="center"/>
              <w:rPr>
                <w:b/>
                <w:color w:val="000000"/>
              </w:rPr>
            </w:pPr>
            <w:r w:rsidRPr="006C048B">
              <w:rPr>
                <w:b/>
                <w:color w:val="000000"/>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048B" w:rsidRDefault="00584268" w:rsidP="00584268">
            <w:pPr>
              <w:rPr>
                <w:color w:val="000000"/>
              </w:rPr>
            </w:pPr>
            <w:r w:rsidRPr="006C048B">
              <w:rPr>
                <w:color w:val="000000"/>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048B" w:rsidRDefault="00584268" w:rsidP="00584268">
            <w:pPr>
              <w:jc w:val="center"/>
              <w:rPr>
                <w:color w:val="000000"/>
              </w:rPr>
            </w:pPr>
            <w:r w:rsidRPr="006C048B">
              <w:rPr>
                <w:color w:val="000000"/>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6C048B" w:rsidRDefault="00584268" w:rsidP="00584268">
            <w:pPr>
              <w:jc w:val="center"/>
              <w:rPr>
                <w:b/>
                <w:color w:val="000000"/>
              </w:rPr>
            </w:pPr>
            <w:r w:rsidRPr="006C048B">
              <w:rPr>
                <w:b/>
                <w:color w:val="000000"/>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048B" w:rsidRDefault="00584268" w:rsidP="00584268">
            <w:pPr>
              <w:rPr>
                <w:color w:val="000000"/>
              </w:rPr>
            </w:pPr>
            <w:r w:rsidRPr="006C048B">
              <w:rPr>
                <w:color w:val="000000"/>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048B" w:rsidRDefault="00584268" w:rsidP="00584268">
            <w:pPr>
              <w:jc w:val="center"/>
              <w:rPr>
                <w:color w:val="000000"/>
              </w:rPr>
            </w:pPr>
            <w:r w:rsidRPr="006C048B">
              <w:rPr>
                <w:color w:val="000000"/>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6C048B" w:rsidRDefault="00584268" w:rsidP="00584268">
            <w:pPr>
              <w:jc w:val="center"/>
              <w:rPr>
                <w:b/>
                <w:color w:val="000000"/>
              </w:rPr>
            </w:pPr>
            <w:r w:rsidRPr="006C048B">
              <w:rPr>
                <w:b/>
                <w:color w:val="000000"/>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048B" w:rsidRDefault="00584268" w:rsidP="00584268">
            <w:pPr>
              <w:rPr>
                <w:color w:val="000000"/>
              </w:rPr>
            </w:pPr>
            <w:r w:rsidRPr="006C048B">
              <w:rPr>
                <w:color w:val="000000"/>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048B" w:rsidRDefault="00584268" w:rsidP="00584268">
            <w:pPr>
              <w:jc w:val="center"/>
              <w:rPr>
                <w:color w:val="000000"/>
              </w:rPr>
            </w:pPr>
            <w:r w:rsidRPr="006C048B">
              <w:rPr>
                <w:color w:val="000000"/>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048B" w:rsidRDefault="00584268" w:rsidP="00584268">
            <w:pPr>
              <w:rPr>
                <w:color w:val="000000"/>
              </w:rPr>
            </w:pPr>
            <w:r w:rsidRPr="006C048B">
              <w:rPr>
                <w:color w:val="000000"/>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048B" w:rsidRDefault="00584268" w:rsidP="00584268">
            <w:pPr>
              <w:jc w:val="center"/>
              <w:rPr>
                <w:color w:val="000000"/>
              </w:rPr>
            </w:pPr>
            <w:r w:rsidRPr="006C048B">
              <w:rPr>
                <w:color w:val="000000"/>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6C048B" w:rsidRDefault="00584268" w:rsidP="00584268">
            <w:pPr>
              <w:jc w:val="center"/>
              <w:rPr>
                <w:b/>
                <w:color w:val="000000"/>
              </w:rPr>
            </w:pPr>
            <w:r w:rsidRPr="006C048B">
              <w:rPr>
                <w:b/>
                <w:color w:val="000000"/>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048B" w:rsidRDefault="00584268" w:rsidP="00584268">
            <w:pPr>
              <w:rPr>
                <w:color w:val="000000"/>
              </w:rPr>
            </w:pPr>
            <w:proofErr w:type="spellStart"/>
            <w:r w:rsidRPr="006C048B">
              <w:rPr>
                <w:color w:val="000000"/>
              </w:rPr>
              <w:t>petrale</w:t>
            </w:r>
            <w:proofErr w:type="spellEnd"/>
            <w:r w:rsidRPr="006C048B">
              <w:rPr>
                <w:color w:val="000000"/>
              </w:rPr>
              <w:t xml:space="preserv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048B" w:rsidRDefault="00584268" w:rsidP="00584268">
            <w:pPr>
              <w:jc w:val="center"/>
              <w:rPr>
                <w:color w:val="000000"/>
              </w:rPr>
            </w:pPr>
            <w:r w:rsidRPr="006C048B">
              <w:rPr>
                <w:color w:val="000000"/>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6C048B" w:rsidRDefault="00584268" w:rsidP="00584268">
            <w:pPr>
              <w:jc w:val="center"/>
              <w:rPr>
                <w:b/>
                <w:color w:val="000000"/>
              </w:rPr>
            </w:pPr>
            <w:r w:rsidRPr="006C048B">
              <w:rPr>
                <w:b/>
                <w:color w:val="000000"/>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048B" w:rsidRDefault="00584268" w:rsidP="00584268">
            <w:pPr>
              <w:rPr>
                <w:color w:val="000000"/>
              </w:rPr>
            </w:pPr>
            <w:r w:rsidRPr="006C048B">
              <w:rPr>
                <w:color w:val="000000"/>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048B" w:rsidRDefault="00584268" w:rsidP="00584268">
            <w:pPr>
              <w:jc w:val="center"/>
              <w:rPr>
                <w:color w:val="000000"/>
              </w:rPr>
            </w:pPr>
            <w:r w:rsidRPr="006C048B">
              <w:rPr>
                <w:color w:val="000000"/>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6C048B" w:rsidRDefault="00584268" w:rsidP="00584268">
            <w:pPr>
              <w:jc w:val="center"/>
              <w:rPr>
                <w:b/>
                <w:color w:val="000000"/>
              </w:rPr>
            </w:pPr>
            <w:r w:rsidRPr="006C048B">
              <w:rPr>
                <w:b/>
                <w:color w:val="000000"/>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048B" w:rsidRDefault="00584268" w:rsidP="00584268">
            <w:pPr>
              <w:rPr>
                <w:color w:val="000000"/>
              </w:rPr>
            </w:pPr>
            <w:r w:rsidRPr="006C048B">
              <w:rPr>
                <w:color w:val="000000"/>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048B" w:rsidRDefault="00584268" w:rsidP="00584268">
            <w:pPr>
              <w:jc w:val="center"/>
              <w:rPr>
                <w:color w:val="000000"/>
              </w:rPr>
            </w:pPr>
            <w:r w:rsidRPr="006C048B">
              <w:rPr>
                <w:color w:val="000000"/>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6C048B" w:rsidRDefault="00584268" w:rsidP="00584268">
            <w:pPr>
              <w:jc w:val="center"/>
              <w:rPr>
                <w:b/>
                <w:color w:val="000000"/>
              </w:rPr>
            </w:pPr>
            <w:r w:rsidRPr="006C048B">
              <w:rPr>
                <w:b/>
                <w:color w:val="000000"/>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048B" w:rsidRDefault="00584268" w:rsidP="00584268">
            <w:pPr>
              <w:rPr>
                <w:color w:val="000000"/>
              </w:rPr>
            </w:pPr>
            <w:proofErr w:type="spellStart"/>
            <w:r w:rsidRPr="006C048B">
              <w:rPr>
                <w:color w:val="000000"/>
              </w:rPr>
              <w:t>shortspine</w:t>
            </w:r>
            <w:proofErr w:type="spellEnd"/>
            <w:r w:rsidRPr="006C048B">
              <w:rPr>
                <w:color w:val="000000"/>
              </w:rPr>
              <w:t xml:space="preserve"> </w:t>
            </w:r>
            <w:proofErr w:type="spellStart"/>
            <w:r w:rsidRPr="006C048B">
              <w:rPr>
                <w:color w:val="000000"/>
              </w:rPr>
              <w:t>thornyhead</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048B" w:rsidRDefault="00584268" w:rsidP="00584268">
            <w:pPr>
              <w:jc w:val="center"/>
              <w:rPr>
                <w:color w:val="000000"/>
              </w:rPr>
            </w:pPr>
            <w:r w:rsidRPr="006C048B">
              <w:rPr>
                <w:color w:val="000000"/>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6C048B" w:rsidRDefault="00584268" w:rsidP="00584268">
            <w:pPr>
              <w:jc w:val="center"/>
              <w:rPr>
                <w:b/>
                <w:color w:val="000000"/>
              </w:rPr>
            </w:pPr>
            <w:r w:rsidRPr="006C048B">
              <w:rPr>
                <w:b/>
                <w:color w:val="000000"/>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048B" w:rsidRDefault="00BB5186" w:rsidP="00584268">
            <w:pPr>
              <w:rPr>
                <w:color w:val="000000"/>
              </w:rPr>
            </w:pPr>
            <w:r w:rsidRPr="006C048B">
              <w:rPr>
                <w:color w:val="000000"/>
              </w:rPr>
              <w:t>North Pacific 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048B" w:rsidRDefault="00584268" w:rsidP="00584268">
            <w:pPr>
              <w:jc w:val="center"/>
              <w:rPr>
                <w:color w:val="000000"/>
              </w:rPr>
            </w:pPr>
            <w:r w:rsidRPr="006C048B">
              <w:rPr>
                <w:color w:val="000000"/>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6C048B" w:rsidRDefault="00584268" w:rsidP="00584268">
            <w:pPr>
              <w:jc w:val="center"/>
              <w:rPr>
                <w:b/>
                <w:color w:val="000000"/>
              </w:rPr>
            </w:pPr>
            <w:r w:rsidRPr="006C048B">
              <w:rPr>
                <w:b/>
                <w:color w:val="000000"/>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048B" w:rsidRDefault="00584268" w:rsidP="00584268">
            <w:pPr>
              <w:rPr>
                <w:color w:val="000000"/>
              </w:rPr>
            </w:pPr>
            <w:proofErr w:type="spellStart"/>
            <w:r w:rsidRPr="006C048B">
              <w:rPr>
                <w:color w:val="000000"/>
              </w:rPr>
              <w:t>splitnose</w:t>
            </w:r>
            <w:proofErr w:type="spellEnd"/>
            <w:r w:rsidRPr="006C048B">
              <w:rPr>
                <w:color w:val="000000"/>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048B" w:rsidRDefault="00584268" w:rsidP="00584268">
            <w:pPr>
              <w:jc w:val="center"/>
              <w:rPr>
                <w:color w:val="000000"/>
              </w:rPr>
            </w:pPr>
            <w:r w:rsidRPr="006C048B">
              <w:rPr>
                <w:color w:val="000000"/>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6C048B" w:rsidRDefault="00584268" w:rsidP="00584268">
            <w:pPr>
              <w:jc w:val="center"/>
              <w:rPr>
                <w:b/>
                <w:color w:val="000000"/>
              </w:rPr>
            </w:pPr>
            <w:r w:rsidRPr="006C048B">
              <w:rPr>
                <w:b/>
                <w:color w:val="000000"/>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048B" w:rsidRDefault="00584268" w:rsidP="00584268">
            <w:pPr>
              <w:rPr>
                <w:color w:val="000000"/>
              </w:rPr>
            </w:pPr>
            <w:r w:rsidRPr="006C048B">
              <w:rPr>
                <w:color w:val="000000"/>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048B" w:rsidRDefault="00584268" w:rsidP="00584268">
            <w:pPr>
              <w:jc w:val="center"/>
              <w:rPr>
                <w:color w:val="000000"/>
              </w:rPr>
            </w:pPr>
            <w:r w:rsidRPr="006C048B">
              <w:rPr>
                <w:color w:val="000000"/>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6C048B" w:rsidRDefault="00584268" w:rsidP="00584268">
            <w:pPr>
              <w:jc w:val="center"/>
              <w:rPr>
                <w:b/>
                <w:color w:val="000000"/>
              </w:rPr>
            </w:pPr>
            <w:r w:rsidRPr="006C048B">
              <w:rPr>
                <w:b/>
                <w:color w:val="000000"/>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048B" w:rsidRDefault="00584268" w:rsidP="00584268">
            <w:pPr>
              <w:rPr>
                <w:color w:val="000000"/>
              </w:rPr>
            </w:pPr>
            <w:r w:rsidRPr="006C048B">
              <w:rPr>
                <w:color w:val="000000"/>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048B" w:rsidRDefault="00584268" w:rsidP="00584268">
            <w:pPr>
              <w:jc w:val="center"/>
              <w:rPr>
                <w:color w:val="000000"/>
              </w:rPr>
            </w:pPr>
            <w:r w:rsidRPr="006C048B">
              <w:rPr>
                <w:color w:val="000000"/>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6C048B" w:rsidRDefault="00584268" w:rsidP="00584268">
            <w:pPr>
              <w:jc w:val="center"/>
              <w:rPr>
                <w:b/>
                <w:color w:val="000000"/>
              </w:rPr>
            </w:pPr>
            <w:r w:rsidRPr="006C048B">
              <w:rPr>
                <w:b/>
                <w:color w:val="000000"/>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0689F0B3" w14:textId="3F0C9033" w:rsidR="00876800" w:rsidRDefault="00F62588">
      <w:pPr>
        <w:spacing w:after="160" w:line="259" w:lineRule="auto"/>
      </w:pPr>
      <w:r>
        <w:lastRenderedPageBreak/>
        <w:t>APPENDIX FIGURES</w:t>
      </w:r>
    </w:p>
    <w:p w14:paraId="6D6981A4" w14:textId="219FAE3A" w:rsidR="00623C01" w:rsidRDefault="00623C01" w:rsidP="00B03C50">
      <w:pPr>
        <w:spacing w:before="100" w:after="100"/>
        <w:rPr>
          <w:color w:val="000000"/>
        </w:rPr>
      </w:pPr>
      <w:r>
        <w:rPr>
          <w:color w:val="000000"/>
        </w:rPr>
        <w:t xml:space="preserve">Fig. S1. </w:t>
      </w:r>
      <w:r w:rsidR="007E3ED7">
        <w:rPr>
          <w:color w:val="000000"/>
        </w:rPr>
        <w:t>Estimates of linear trend in a generalized linear mixed model</w:t>
      </w:r>
      <w:r w:rsidR="005026FB">
        <w:rPr>
          <w:color w:val="000000"/>
        </w:rPr>
        <w:t>. Plots are based on</w:t>
      </w:r>
      <w:r w:rsidR="007E3ED7">
        <w:rPr>
          <w:color w:val="000000"/>
        </w:rPr>
        <w:t xml:space="preserve"> 1000 </w:t>
      </w:r>
      <w:r w:rsidR="005026FB">
        <w:rPr>
          <w:color w:val="000000"/>
        </w:rPr>
        <w:t xml:space="preserve">simulated </w:t>
      </w:r>
      <w:r w:rsidR="007E3ED7">
        <w:rPr>
          <w:color w:val="000000"/>
        </w:rPr>
        <w:t>data sets, 15 time steps each</w:t>
      </w:r>
      <w:r w:rsidR="005026FB">
        <w:rPr>
          <w:color w:val="000000"/>
        </w:rPr>
        <w:t>, with multiple observations (n=2) every other time step</w:t>
      </w:r>
      <w:r w:rsidR="007E3ED7">
        <w:rPr>
          <w:color w:val="000000"/>
        </w:rPr>
        <w:t xml:space="preserve">. </w:t>
      </w:r>
      <w:r w:rsidR="005026FB">
        <w:rPr>
          <w:color w:val="000000"/>
        </w:rPr>
        <w:t xml:space="preserve">The underlying model included both a linear trend and varying degrees of inter-annual variability (variance of the temporal random effects). </w:t>
      </w:r>
      <w:r w:rsidR="00F83F95">
        <w:rPr>
          <w:color w:val="000000"/>
        </w:rPr>
        <w: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t>
      </w:r>
      <w:r w:rsidR="00445876">
        <w:rPr>
          <w:color w:val="000000"/>
        </w:rPr>
        <w:t>models, we calculated the bias of the trend estimated versus the known value.</w:t>
      </w:r>
    </w:p>
    <w:p w14:paraId="05EBA736" w14:textId="77777777" w:rsidR="005D60EE" w:rsidRDefault="005D60EE" w:rsidP="00B03C50">
      <w:pPr>
        <w:spacing w:before="100" w:after="100"/>
        <w:rPr>
          <w:color w:val="000000"/>
        </w:rPr>
      </w:pPr>
    </w:p>
    <w:p w14:paraId="3B88DD63" w14:textId="1001FF01" w:rsidR="00351CCF" w:rsidRDefault="007E3ED7" w:rsidP="00B03C50">
      <w:pPr>
        <w:spacing w:before="100" w:after="100"/>
        <w:rPr>
          <w:color w:val="000000"/>
        </w:rPr>
      </w:pPr>
      <w:r w:rsidRPr="007E3ED7">
        <w:rPr>
          <w:noProof/>
          <w:color w:val="000000"/>
          <w:lang w:val="en-US"/>
        </w:rPr>
        <w:drawing>
          <wp:inline distT="0" distB="0" distL="0" distR="0" wp14:anchorId="37A07187" wp14:editId="6215B281">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414A6236" w14:textId="511F40FE" w:rsidR="007E3ED7" w:rsidRDefault="007E3ED7">
      <w:pPr>
        <w:spacing w:after="160" w:line="259" w:lineRule="auto"/>
        <w:rPr>
          <w:color w:val="000000"/>
        </w:rPr>
      </w:pPr>
    </w:p>
    <w:p w14:paraId="5F2DC0EA" w14:textId="670449B4" w:rsidR="00B03C50" w:rsidRDefault="002451DF" w:rsidP="00B03C50">
      <w:pPr>
        <w:spacing w:before="100" w:after="100"/>
      </w:pPr>
      <w:r>
        <w:rPr>
          <w:color w:val="000000"/>
        </w:rPr>
        <w:lastRenderedPageBreak/>
        <w:t xml:space="preserve">Fig </w:t>
      </w:r>
      <w:r w:rsidR="00623C01">
        <w:rPr>
          <w:color w:val="000000"/>
        </w:rPr>
        <w:t>S2</w:t>
      </w:r>
      <w:r>
        <w:rPr>
          <w:color w:val="000000"/>
        </w:rPr>
        <w:t xml:space="preserve">.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w:t>
      </w:r>
      <w:r w:rsidR="00257344">
        <w:t xml:space="preserve"> over all years (in units of kg/</w:t>
      </w:r>
      <w:r w:rsidR="00CF6BCC">
        <w:t>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w:t>
      </w:r>
      <w:proofErr w:type="spellStart"/>
      <w:r w:rsidR="00CF6BCC">
        <w:t>coastwide</w:t>
      </w:r>
      <w:proofErr w:type="spellEnd"/>
      <w:r w:rsidR="00CF6BCC">
        <w:t>, whereas the colored lines represent the COGs for each unique biogeographic region (separated by Cape Mendocino, California in the north; Point Conception, California in the south). Line color represents the proportion of a species’ relative biomass in a given region.</w:t>
      </w:r>
      <w:r w:rsidR="00B87130" w:rsidRPr="00B87130">
        <w:t xml:space="preserve"> </w:t>
      </w:r>
      <w:r w:rsidR="00B87130">
        <w:t xml:space="preserve">Note that for Pacific Ocean Perch, the </w:t>
      </w:r>
      <w:proofErr w:type="spellStart"/>
      <w:r w:rsidR="00B87130">
        <w:t>coastwide</w:t>
      </w:r>
      <w:proofErr w:type="spellEnd"/>
      <w:r w:rsidR="00B87130">
        <w:t xml:space="preserve"> COG </w:t>
      </w:r>
      <w:proofErr w:type="spellStart"/>
      <w:r w:rsidR="00B87130">
        <w:t>timeseries</w:t>
      </w:r>
      <w:proofErr w:type="spellEnd"/>
      <w:r w:rsidR="00B87130">
        <w:t xml:space="preserve"> is completely overlapped by the northern regional COG.</w:t>
      </w:r>
    </w:p>
    <w:p w14:paraId="2A8C65DE" w14:textId="31D91EA9" w:rsidR="00EC2C67" w:rsidRDefault="00EC2C67" w:rsidP="00B03C50">
      <w:pPr>
        <w:spacing w:before="100" w:after="100"/>
      </w:pPr>
      <w:r>
        <w:t>[Figure attached as PDF]</w:t>
      </w:r>
    </w:p>
    <w:p w14:paraId="02BF0EC9" w14:textId="77777777" w:rsidR="00B87130" w:rsidRPr="00B87130" w:rsidRDefault="00B87130" w:rsidP="00B03C50">
      <w:pPr>
        <w:spacing w:before="100" w:after="100"/>
      </w:pPr>
    </w:p>
    <w:p w14:paraId="2F3788B9" w14:textId="18B9E567" w:rsidR="00F62588" w:rsidRDefault="005437A8" w:rsidP="00B87130">
      <w:pPr>
        <w:spacing w:before="100" w:after="100"/>
      </w:pPr>
      <w:r>
        <w:rPr>
          <w:color w:val="000000"/>
        </w:rPr>
        <w:t xml:space="preserve">Fig </w:t>
      </w:r>
      <w:r w:rsidR="00623C01">
        <w:rPr>
          <w:color w:val="000000"/>
        </w:rPr>
        <w:t>S3</w:t>
      </w:r>
      <w:r>
        <w:rPr>
          <w:color w:val="000000"/>
        </w:rPr>
        <w:t>.</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257344">
        <w:t>(in units of kg/</w:t>
      </w:r>
      <w:r w:rsidR="00CF6BCC">
        <w:t>km</w:t>
      </w:r>
      <w:r w:rsidR="00CF6BCC">
        <w:rPr>
          <w:vertAlign w:val="superscript"/>
        </w:rPr>
        <w:t>2</w:t>
      </w:r>
      <w:r w:rsidR="00CF6BCC">
        <w:t xml:space="preserve"> on a log scale)</w:t>
      </w:r>
      <w:r w:rsidR="00B87130">
        <w:t>.</w:t>
      </w:r>
      <w:r w:rsidR="00781884">
        <w:t xml:space="preserve"> Note that coordinates are scaled to 10s of km.</w:t>
      </w:r>
    </w:p>
    <w:p w14:paraId="2EA26188" w14:textId="745359E1" w:rsidR="00EC2C67" w:rsidRPr="00EC2C67" w:rsidRDefault="00EC2C67" w:rsidP="00B87130">
      <w:pPr>
        <w:spacing w:before="100" w:after="100"/>
      </w:pPr>
      <w:r>
        <w:t>[Figure attached as PDF]</w:t>
      </w:r>
    </w:p>
    <w:sectPr w:rsidR="00EC2C67" w:rsidRPr="00EC2C67" w:rsidSect="00C62EA2">
      <w:footerReference w:type="default" r:id="rId16"/>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D59BF0" w16cid:durableId="219B7056"/>
  <w16cid:commentId w16cid:paraId="69931C0B" w16cid:durableId="219B75D7"/>
  <w16cid:commentId w16cid:paraId="459D4CB9" w16cid:durableId="219CEE96"/>
  <w16cid:commentId w16cid:paraId="1DEB62B0" w16cid:durableId="219CE7B4"/>
  <w16cid:commentId w16cid:paraId="1109E99D" w16cid:durableId="219CE88F"/>
  <w16cid:commentId w16cid:paraId="755E395A" w16cid:durableId="21C06D5D"/>
  <w16cid:commentId w16cid:paraId="3708531C" w16cid:durableId="219CE8AF"/>
  <w16cid:commentId w16cid:paraId="16D81150" w16cid:durableId="21C06D5F"/>
  <w16cid:commentId w16cid:paraId="6DD9EA25" w16cid:durableId="219CEE40"/>
  <w16cid:commentId w16cid:paraId="775BE413" w16cid:durableId="21C06D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CDF3D1" w14:textId="77777777" w:rsidR="00ED29CD" w:rsidRDefault="00ED29CD" w:rsidP="00217012">
      <w:r>
        <w:separator/>
      </w:r>
    </w:p>
  </w:endnote>
  <w:endnote w:type="continuationSeparator" w:id="0">
    <w:p w14:paraId="7D996A13" w14:textId="77777777" w:rsidR="00ED29CD" w:rsidRDefault="00ED29CD"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06E10F76" w:rsidR="00217012" w:rsidRDefault="00217012">
        <w:pPr>
          <w:pStyle w:val="Footer"/>
          <w:jc w:val="center"/>
        </w:pPr>
        <w:r>
          <w:fldChar w:fldCharType="begin"/>
        </w:r>
        <w:r>
          <w:instrText xml:space="preserve"> PAGE   \* MERGEFORMAT </w:instrText>
        </w:r>
        <w:r>
          <w:fldChar w:fldCharType="separate"/>
        </w:r>
        <w:r w:rsidR="00AD07E1">
          <w:rPr>
            <w:noProof/>
          </w:rPr>
          <w:t>21</w:t>
        </w:r>
        <w:r>
          <w:rPr>
            <w:noProof/>
          </w:rPr>
          <w:fldChar w:fldCharType="end"/>
        </w:r>
      </w:p>
    </w:sdtContent>
  </w:sdt>
  <w:p w14:paraId="2FC5A1F1" w14:textId="77777777" w:rsidR="00217012" w:rsidRDefault="002170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97CD50" w14:textId="77777777" w:rsidR="00ED29CD" w:rsidRDefault="00ED29CD" w:rsidP="00217012">
      <w:r>
        <w:separator/>
      </w:r>
    </w:p>
  </w:footnote>
  <w:footnote w:type="continuationSeparator" w:id="0">
    <w:p w14:paraId="7F6DD7FB" w14:textId="77777777" w:rsidR="00ED29CD" w:rsidRDefault="00ED29CD"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3DA1"/>
    <w:rsid w:val="00014006"/>
    <w:rsid w:val="0001428C"/>
    <w:rsid w:val="00014846"/>
    <w:rsid w:val="00017969"/>
    <w:rsid w:val="000227CF"/>
    <w:rsid w:val="0002735B"/>
    <w:rsid w:val="00032437"/>
    <w:rsid w:val="00032B0B"/>
    <w:rsid w:val="000434C6"/>
    <w:rsid w:val="00045217"/>
    <w:rsid w:val="0004774A"/>
    <w:rsid w:val="00047FB4"/>
    <w:rsid w:val="0005459F"/>
    <w:rsid w:val="000552C4"/>
    <w:rsid w:val="00056E1E"/>
    <w:rsid w:val="0006149E"/>
    <w:rsid w:val="00061FAB"/>
    <w:rsid w:val="000631C2"/>
    <w:rsid w:val="00065793"/>
    <w:rsid w:val="0008062F"/>
    <w:rsid w:val="0008599B"/>
    <w:rsid w:val="000A122C"/>
    <w:rsid w:val="000A2173"/>
    <w:rsid w:val="000B1287"/>
    <w:rsid w:val="000B60E5"/>
    <w:rsid w:val="000C6F4A"/>
    <w:rsid w:val="000C7459"/>
    <w:rsid w:val="000D12CA"/>
    <w:rsid w:val="000D708C"/>
    <w:rsid w:val="00106AF8"/>
    <w:rsid w:val="00113FD2"/>
    <w:rsid w:val="00124166"/>
    <w:rsid w:val="001248A9"/>
    <w:rsid w:val="001277EE"/>
    <w:rsid w:val="00144B31"/>
    <w:rsid w:val="00146DEE"/>
    <w:rsid w:val="00161032"/>
    <w:rsid w:val="001815F1"/>
    <w:rsid w:val="0018274A"/>
    <w:rsid w:val="00183F4B"/>
    <w:rsid w:val="00184203"/>
    <w:rsid w:val="00186508"/>
    <w:rsid w:val="001875C1"/>
    <w:rsid w:val="0019275E"/>
    <w:rsid w:val="00192C69"/>
    <w:rsid w:val="001A5AEA"/>
    <w:rsid w:val="001A7D16"/>
    <w:rsid w:val="001B140D"/>
    <w:rsid w:val="001B1D31"/>
    <w:rsid w:val="001B76A5"/>
    <w:rsid w:val="001C05F4"/>
    <w:rsid w:val="001C284B"/>
    <w:rsid w:val="001C6C95"/>
    <w:rsid w:val="001C73D2"/>
    <w:rsid w:val="001C77F5"/>
    <w:rsid w:val="001D4C9B"/>
    <w:rsid w:val="001D72BF"/>
    <w:rsid w:val="001E0AAE"/>
    <w:rsid w:val="001E5656"/>
    <w:rsid w:val="001E7CED"/>
    <w:rsid w:val="001F74AF"/>
    <w:rsid w:val="001F7F7D"/>
    <w:rsid w:val="00204EAD"/>
    <w:rsid w:val="002064F6"/>
    <w:rsid w:val="00210D6C"/>
    <w:rsid w:val="00211015"/>
    <w:rsid w:val="0021628B"/>
    <w:rsid w:val="00216F6D"/>
    <w:rsid w:val="00217012"/>
    <w:rsid w:val="00217FEE"/>
    <w:rsid w:val="00221E1C"/>
    <w:rsid w:val="00225343"/>
    <w:rsid w:val="00225C4A"/>
    <w:rsid w:val="002267BA"/>
    <w:rsid w:val="002274BB"/>
    <w:rsid w:val="00233D25"/>
    <w:rsid w:val="002346B2"/>
    <w:rsid w:val="00234BE8"/>
    <w:rsid w:val="00243A31"/>
    <w:rsid w:val="002451DF"/>
    <w:rsid w:val="002463AD"/>
    <w:rsid w:val="00246658"/>
    <w:rsid w:val="00257344"/>
    <w:rsid w:val="00264DBE"/>
    <w:rsid w:val="0027762F"/>
    <w:rsid w:val="002776FC"/>
    <w:rsid w:val="00287B00"/>
    <w:rsid w:val="00290A0C"/>
    <w:rsid w:val="002C63FC"/>
    <w:rsid w:val="002C7F14"/>
    <w:rsid w:val="002D09CF"/>
    <w:rsid w:val="002D165A"/>
    <w:rsid w:val="002D6DFC"/>
    <w:rsid w:val="002E67B9"/>
    <w:rsid w:val="002F0878"/>
    <w:rsid w:val="002F5E5B"/>
    <w:rsid w:val="003030EF"/>
    <w:rsid w:val="00306407"/>
    <w:rsid w:val="00311734"/>
    <w:rsid w:val="0031438C"/>
    <w:rsid w:val="00322EAF"/>
    <w:rsid w:val="00326A21"/>
    <w:rsid w:val="00327AE6"/>
    <w:rsid w:val="00343F2D"/>
    <w:rsid w:val="00344523"/>
    <w:rsid w:val="00351CCF"/>
    <w:rsid w:val="00357DAC"/>
    <w:rsid w:val="00366DFE"/>
    <w:rsid w:val="00375D89"/>
    <w:rsid w:val="00383CE4"/>
    <w:rsid w:val="003860C5"/>
    <w:rsid w:val="00386DC1"/>
    <w:rsid w:val="00387733"/>
    <w:rsid w:val="00396813"/>
    <w:rsid w:val="00396F2D"/>
    <w:rsid w:val="00397D39"/>
    <w:rsid w:val="003A14CD"/>
    <w:rsid w:val="003B3DD0"/>
    <w:rsid w:val="003B607E"/>
    <w:rsid w:val="003C4A35"/>
    <w:rsid w:val="003C5091"/>
    <w:rsid w:val="003C71A3"/>
    <w:rsid w:val="003D1119"/>
    <w:rsid w:val="003D169F"/>
    <w:rsid w:val="003D16A7"/>
    <w:rsid w:val="003D219B"/>
    <w:rsid w:val="003E45C2"/>
    <w:rsid w:val="003E59C1"/>
    <w:rsid w:val="003F09BD"/>
    <w:rsid w:val="003F13F0"/>
    <w:rsid w:val="003F2D57"/>
    <w:rsid w:val="0040311A"/>
    <w:rsid w:val="004042A7"/>
    <w:rsid w:val="00404F89"/>
    <w:rsid w:val="00417C21"/>
    <w:rsid w:val="00431480"/>
    <w:rsid w:val="004325B0"/>
    <w:rsid w:val="00437DE9"/>
    <w:rsid w:val="004414B2"/>
    <w:rsid w:val="0044347D"/>
    <w:rsid w:val="00445876"/>
    <w:rsid w:val="00450836"/>
    <w:rsid w:val="0045113D"/>
    <w:rsid w:val="00454BC9"/>
    <w:rsid w:val="0046021E"/>
    <w:rsid w:val="0046086A"/>
    <w:rsid w:val="00467575"/>
    <w:rsid w:val="00467D42"/>
    <w:rsid w:val="00472B84"/>
    <w:rsid w:val="00474C26"/>
    <w:rsid w:val="00477A3B"/>
    <w:rsid w:val="00477BEB"/>
    <w:rsid w:val="00482340"/>
    <w:rsid w:val="00484F75"/>
    <w:rsid w:val="00495EAC"/>
    <w:rsid w:val="00496EAE"/>
    <w:rsid w:val="004A4795"/>
    <w:rsid w:val="004B71F5"/>
    <w:rsid w:val="004C4BCF"/>
    <w:rsid w:val="004C533C"/>
    <w:rsid w:val="004D7731"/>
    <w:rsid w:val="004E2E61"/>
    <w:rsid w:val="004F2DA7"/>
    <w:rsid w:val="004F74C9"/>
    <w:rsid w:val="004F76ED"/>
    <w:rsid w:val="005026FB"/>
    <w:rsid w:val="00502B98"/>
    <w:rsid w:val="005124BE"/>
    <w:rsid w:val="0051393F"/>
    <w:rsid w:val="00515706"/>
    <w:rsid w:val="005209B4"/>
    <w:rsid w:val="00527CF7"/>
    <w:rsid w:val="00531139"/>
    <w:rsid w:val="0054003B"/>
    <w:rsid w:val="00540B2A"/>
    <w:rsid w:val="005437A8"/>
    <w:rsid w:val="00554356"/>
    <w:rsid w:val="005553F6"/>
    <w:rsid w:val="00556DFB"/>
    <w:rsid w:val="00557C3A"/>
    <w:rsid w:val="00562052"/>
    <w:rsid w:val="0056525B"/>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D60EE"/>
    <w:rsid w:val="005E1879"/>
    <w:rsid w:val="005E40CA"/>
    <w:rsid w:val="005E4F82"/>
    <w:rsid w:val="005F2BA0"/>
    <w:rsid w:val="006113B7"/>
    <w:rsid w:val="00623C01"/>
    <w:rsid w:val="00626DCC"/>
    <w:rsid w:val="00642F1C"/>
    <w:rsid w:val="006454FE"/>
    <w:rsid w:val="00647FFB"/>
    <w:rsid w:val="00653552"/>
    <w:rsid w:val="00657167"/>
    <w:rsid w:val="00657174"/>
    <w:rsid w:val="0065727C"/>
    <w:rsid w:val="00664A9D"/>
    <w:rsid w:val="00672372"/>
    <w:rsid w:val="00674524"/>
    <w:rsid w:val="0067570C"/>
    <w:rsid w:val="00677097"/>
    <w:rsid w:val="0068598A"/>
    <w:rsid w:val="006966F3"/>
    <w:rsid w:val="00697697"/>
    <w:rsid w:val="006A5CB7"/>
    <w:rsid w:val="006B08B7"/>
    <w:rsid w:val="006B1E39"/>
    <w:rsid w:val="006B2280"/>
    <w:rsid w:val="006B273E"/>
    <w:rsid w:val="006B2DF3"/>
    <w:rsid w:val="006B4FFA"/>
    <w:rsid w:val="006C048B"/>
    <w:rsid w:val="006C5485"/>
    <w:rsid w:val="006C6C46"/>
    <w:rsid w:val="006D0D73"/>
    <w:rsid w:val="006D4548"/>
    <w:rsid w:val="006D7EED"/>
    <w:rsid w:val="006E04BD"/>
    <w:rsid w:val="006E1293"/>
    <w:rsid w:val="006E25E9"/>
    <w:rsid w:val="006E650E"/>
    <w:rsid w:val="006F0B46"/>
    <w:rsid w:val="006F0F50"/>
    <w:rsid w:val="00704795"/>
    <w:rsid w:val="00707973"/>
    <w:rsid w:val="00713757"/>
    <w:rsid w:val="00715D1B"/>
    <w:rsid w:val="00724A51"/>
    <w:rsid w:val="00727F32"/>
    <w:rsid w:val="00737D5D"/>
    <w:rsid w:val="00751649"/>
    <w:rsid w:val="00753F70"/>
    <w:rsid w:val="0076040C"/>
    <w:rsid w:val="007623F7"/>
    <w:rsid w:val="007730D8"/>
    <w:rsid w:val="00774334"/>
    <w:rsid w:val="0078117C"/>
    <w:rsid w:val="00781884"/>
    <w:rsid w:val="007A4D22"/>
    <w:rsid w:val="007A596D"/>
    <w:rsid w:val="007A6870"/>
    <w:rsid w:val="007B4301"/>
    <w:rsid w:val="007B4ACC"/>
    <w:rsid w:val="007B6474"/>
    <w:rsid w:val="007B6B70"/>
    <w:rsid w:val="007B7BC6"/>
    <w:rsid w:val="007C1E28"/>
    <w:rsid w:val="007D0BC4"/>
    <w:rsid w:val="007D15BA"/>
    <w:rsid w:val="007D67D6"/>
    <w:rsid w:val="007D6F82"/>
    <w:rsid w:val="007E2064"/>
    <w:rsid w:val="007E3ED7"/>
    <w:rsid w:val="007E47A0"/>
    <w:rsid w:val="007E7E1C"/>
    <w:rsid w:val="007F2F32"/>
    <w:rsid w:val="007F5D41"/>
    <w:rsid w:val="008018DD"/>
    <w:rsid w:val="0080426F"/>
    <w:rsid w:val="00806A01"/>
    <w:rsid w:val="00811176"/>
    <w:rsid w:val="00812679"/>
    <w:rsid w:val="008130C7"/>
    <w:rsid w:val="00813FF5"/>
    <w:rsid w:val="008153CF"/>
    <w:rsid w:val="00815BD5"/>
    <w:rsid w:val="0081662B"/>
    <w:rsid w:val="00841385"/>
    <w:rsid w:val="00843324"/>
    <w:rsid w:val="00843B51"/>
    <w:rsid w:val="00845620"/>
    <w:rsid w:val="0084759D"/>
    <w:rsid w:val="00853D90"/>
    <w:rsid w:val="00856D17"/>
    <w:rsid w:val="00860B19"/>
    <w:rsid w:val="00861714"/>
    <w:rsid w:val="0086696E"/>
    <w:rsid w:val="00872B8E"/>
    <w:rsid w:val="00874E7F"/>
    <w:rsid w:val="00876800"/>
    <w:rsid w:val="00877D50"/>
    <w:rsid w:val="0089470C"/>
    <w:rsid w:val="00897D80"/>
    <w:rsid w:val="008A1E11"/>
    <w:rsid w:val="008A1F51"/>
    <w:rsid w:val="008A5785"/>
    <w:rsid w:val="008B0249"/>
    <w:rsid w:val="008D10BD"/>
    <w:rsid w:val="008D2423"/>
    <w:rsid w:val="008D64D9"/>
    <w:rsid w:val="008E0DB6"/>
    <w:rsid w:val="008E1F4C"/>
    <w:rsid w:val="008F1166"/>
    <w:rsid w:val="008F2962"/>
    <w:rsid w:val="008F53D3"/>
    <w:rsid w:val="008F7D54"/>
    <w:rsid w:val="00903F80"/>
    <w:rsid w:val="009059C4"/>
    <w:rsid w:val="009200D7"/>
    <w:rsid w:val="009321DE"/>
    <w:rsid w:val="009367A8"/>
    <w:rsid w:val="00941845"/>
    <w:rsid w:val="00952923"/>
    <w:rsid w:val="0095349A"/>
    <w:rsid w:val="009534B5"/>
    <w:rsid w:val="00963112"/>
    <w:rsid w:val="009766A9"/>
    <w:rsid w:val="00977182"/>
    <w:rsid w:val="0097771C"/>
    <w:rsid w:val="0098069D"/>
    <w:rsid w:val="00980824"/>
    <w:rsid w:val="00986655"/>
    <w:rsid w:val="009902DD"/>
    <w:rsid w:val="009A107D"/>
    <w:rsid w:val="009A44C9"/>
    <w:rsid w:val="009A6D22"/>
    <w:rsid w:val="009B04F7"/>
    <w:rsid w:val="009B4FC6"/>
    <w:rsid w:val="009C011E"/>
    <w:rsid w:val="009C031E"/>
    <w:rsid w:val="009C125B"/>
    <w:rsid w:val="009C4CF6"/>
    <w:rsid w:val="009D1558"/>
    <w:rsid w:val="009D3831"/>
    <w:rsid w:val="009E740E"/>
    <w:rsid w:val="009F6418"/>
    <w:rsid w:val="00A03B96"/>
    <w:rsid w:val="00A04BCB"/>
    <w:rsid w:val="00A12419"/>
    <w:rsid w:val="00A125F3"/>
    <w:rsid w:val="00A14E91"/>
    <w:rsid w:val="00A1634B"/>
    <w:rsid w:val="00A22CED"/>
    <w:rsid w:val="00A30109"/>
    <w:rsid w:val="00A30DC3"/>
    <w:rsid w:val="00A31FEA"/>
    <w:rsid w:val="00A349C7"/>
    <w:rsid w:val="00A378AF"/>
    <w:rsid w:val="00A37B6E"/>
    <w:rsid w:val="00A518CB"/>
    <w:rsid w:val="00A556E5"/>
    <w:rsid w:val="00A60C03"/>
    <w:rsid w:val="00A63541"/>
    <w:rsid w:val="00A64FED"/>
    <w:rsid w:val="00A66B4D"/>
    <w:rsid w:val="00A7110B"/>
    <w:rsid w:val="00A73D14"/>
    <w:rsid w:val="00A77853"/>
    <w:rsid w:val="00A939E4"/>
    <w:rsid w:val="00AA0C6A"/>
    <w:rsid w:val="00AA2580"/>
    <w:rsid w:val="00AA2A11"/>
    <w:rsid w:val="00AA2FB8"/>
    <w:rsid w:val="00AA3095"/>
    <w:rsid w:val="00AA4CB0"/>
    <w:rsid w:val="00AA7679"/>
    <w:rsid w:val="00AB3D6C"/>
    <w:rsid w:val="00AB54E5"/>
    <w:rsid w:val="00AB5B32"/>
    <w:rsid w:val="00AC3E65"/>
    <w:rsid w:val="00AD07E1"/>
    <w:rsid w:val="00AE5F00"/>
    <w:rsid w:val="00AE7966"/>
    <w:rsid w:val="00AF6C2E"/>
    <w:rsid w:val="00B03C50"/>
    <w:rsid w:val="00B0437D"/>
    <w:rsid w:val="00B06BF9"/>
    <w:rsid w:val="00B06DFF"/>
    <w:rsid w:val="00B15C88"/>
    <w:rsid w:val="00B21799"/>
    <w:rsid w:val="00B21D6A"/>
    <w:rsid w:val="00B25A3D"/>
    <w:rsid w:val="00B279C9"/>
    <w:rsid w:val="00B27A54"/>
    <w:rsid w:val="00B40D5A"/>
    <w:rsid w:val="00B45260"/>
    <w:rsid w:val="00B56291"/>
    <w:rsid w:val="00B56634"/>
    <w:rsid w:val="00B6471E"/>
    <w:rsid w:val="00B83E62"/>
    <w:rsid w:val="00B87130"/>
    <w:rsid w:val="00BA37E0"/>
    <w:rsid w:val="00BA5291"/>
    <w:rsid w:val="00BA78B7"/>
    <w:rsid w:val="00BB06E1"/>
    <w:rsid w:val="00BB5186"/>
    <w:rsid w:val="00BC695A"/>
    <w:rsid w:val="00BD1A28"/>
    <w:rsid w:val="00BD2E04"/>
    <w:rsid w:val="00BD2EB1"/>
    <w:rsid w:val="00BD4BEF"/>
    <w:rsid w:val="00BE6A9D"/>
    <w:rsid w:val="00BF069D"/>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5103"/>
    <w:rsid w:val="00CA5205"/>
    <w:rsid w:val="00CB31A2"/>
    <w:rsid w:val="00CB4A97"/>
    <w:rsid w:val="00CC5AEB"/>
    <w:rsid w:val="00CE02FB"/>
    <w:rsid w:val="00CF17BA"/>
    <w:rsid w:val="00CF409B"/>
    <w:rsid w:val="00CF6BCC"/>
    <w:rsid w:val="00D000A1"/>
    <w:rsid w:val="00D12954"/>
    <w:rsid w:val="00D22A8D"/>
    <w:rsid w:val="00D234E0"/>
    <w:rsid w:val="00D3450E"/>
    <w:rsid w:val="00D42716"/>
    <w:rsid w:val="00D4616B"/>
    <w:rsid w:val="00D5130E"/>
    <w:rsid w:val="00D52ED7"/>
    <w:rsid w:val="00D53B89"/>
    <w:rsid w:val="00D66CB2"/>
    <w:rsid w:val="00D766A8"/>
    <w:rsid w:val="00D77304"/>
    <w:rsid w:val="00D868D0"/>
    <w:rsid w:val="00D90511"/>
    <w:rsid w:val="00D93260"/>
    <w:rsid w:val="00D93BDD"/>
    <w:rsid w:val="00DA0299"/>
    <w:rsid w:val="00DA4F72"/>
    <w:rsid w:val="00DA57C2"/>
    <w:rsid w:val="00DB1938"/>
    <w:rsid w:val="00DC32E2"/>
    <w:rsid w:val="00DC79BC"/>
    <w:rsid w:val="00DD4113"/>
    <w:rsid w:val="00DD4CDE"/>
    <w:rsid w:val="00DE015F"/>
    <w:rsid w:val="00DE4D0D"/>
    <w:rsid w:val="00DE5153"/>
    <w:rsid w:val="00DE7E57"/>
    <w:rsid w:val="00DF2B4B"/>
    <w:rsid w:val="00E07E0C"/>
    <w:rsid w:val="00E10ECC"/>
    <w:rsid w:val="00E11A66"/>
    <w:rsid w:val="00E14054"/>
    <w:rsid w:val="00E21006"/>
    <w:rsid w:val="00E34DAB"/>
    <w:rsid w:val="00E40D22"/>
    <w:rsid w:val="00E43D4C"/>
    <w:rsid w:val="00E5101B"/>
    <w:rsid w:val="00E5611D"/>
    <w:rsid w:val="00E6142A"/>
    <w:rsid w:val="00E7285D"/>
    <w:rsid w:val="00E81ACF"/>
    <w:rsid w:val="00E93F77"/>
    <w:rsid w:val="00E95A46"/>
    <w:rsid w:val="00E96AC2"/>
    <w:rsid w:val="00EA29E1"/>
    <w:rsid w:val="00EA3E0B"/>
    <w:rsid w:val="00EA42B7"/>
    <w:rsid w:val="00EB63F8"/>
    <w:rsid w:val="00EC2C67"/>
    <w:rsid w:val="00ED23F3"/>
    <w:rsid w:val="00ED29CD"/>
    <w:rsid w:val="00ED6CE3"/>
    <w:rsid w:val="00EF74FB"/>
    <w:rsid w:val="00F00722"/>
    <w:rsid w:val="00F03024"/>
    <w:rsid w:val="00F111E5"/>
    <w:rsid w:val="00F11247"/>
    <w:rsid w:val="00F11C3A"/>
    <w:rsid w:val="00F1270C"/>
    <w:rsid w:val="00F17B01"/>
    <w:rsid w:val="00F247CA"/>
    <w:rsid w:val="00F30220"/>
    <w:rsid w:val="00F34C9C"/>
    <w:rsid w:val="00F4316E"/>
    <w:rsid w:val="00F50E59"/>
    <w:rsid w:val="00F613C1"/>
    <w:rsid w:val="00F61F7E"/>
    <w:rsid w:val="00F6236A"/>
    <w:rsid w:val="00F62588"/>
    <w:rsid w:val="00F652C6"/>
    <w:rsid w:val="00F664D4"/>
    <w:rsid w:val="00F67548"/>
    <w:rsid w:val="00F70CC2"/>
    <w:rsid w:val="00F720DD"/>
    <w:rsid w:val="00F74DB4"/>
    <w:rsid w:val="00F80772"/>
    <w:rsid w:val="00F83F95"/>
    <w:rsid w:val="00F85B0D"/>
    <w:rsid w:val="00F86BF5"/>
    <w:rsid w:val="00FA22FD"/>
    <w:rsid w:val="00FA2F60"/>
    <w:rsid w:val="00FA378B"/>
    <w:rsid w:val="00FA4B62"/>
    <w:rsid w:val="00FC029E"/>
    <w:rsid w:val="00FC1FE9"/>
    <w:rsid w:val="00FC3778"/>
    <w:rsid w:val="00FC523E"/>
    <w:rsid w:val="00FD45D6"/>
    <w:rsid w:val="00FD7790"/>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spatialindicators/spatial-trend"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ewis.barnett@noaa.gov"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emf"/><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www.nwfsc.noaa.gov/data/ma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26025</Words>
  <Characters>148345</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74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3</cp:revision>
  <dcterms:created xsi:type="dcterms:W3CDTF">2020-01-13T19:25:00Z</dcterms:created>
  <dcterms:modified xsi:type="dcterms:W3CDTF">2020-01-13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6k6W77QB"/&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